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AB8D5C" w14:textId="77777777" w:rsidR="002F2074" w:rsidRPr="00C6307E" w:rsidRDefault="002F2074" w:rsidP="002F2074">
      <w:pPr>
        <w:spacing w:afterLines="50" w:after="156" w:line="480" w:lineRule="auto"/>
        <w:jc w:val="left"/>
        <w:rPr>
          <w:rFonts w:ascii="Arial" w:hAnsi="Arial" w:cs="Arial"/>
          <w:b/>
          <w:sz w:val="24"/>
          <w:szCs w:val="24"/>
        </w:rPr>
      </w:pPr>
      <w:r w:rsidRPr="00C6307E">
        <w:rPr>
          <w:rFonts w:ascii="Arial" w:hAnsi="Arial" w:cs="Arial"/>
          <w:b/>
          <w:sz w:val="24"/>
          <w:szCs w:val="24"/>
        </w:rPr>
        <w:t>Fast and accurate classification of meta-genomics long reads with deSAMBA</w:t>
      </w:r>
    </w:p>
    <w:p w14:paraId="325AE3D4" w14:textId="51E5272B" w:rsidR="002F2074" w:rsidRPr="00C6307E" w:rsidRDefault="002F2074" w:rsidP="002F2074">
      <w:pPr>
        <w:pStyle w:val="Author-Group"/>
        <w:spacing w:line="480" w:lineRule="auto"/>
        <w:rPr>
          <w:sz w:val="22"/>
        </w:rPr>
      </w:pPr>
      <w:bookmarkStart w:id="0" w:name="_Hlk6125890"/>
      <w:bookmarkStart w:id="1" w:name="_Hlk32504287"/>
      <w:proofErr w:type="spellStart"/>
      <w:r w:rsidRPr="00C6307E">
        <w:rPr>
          <w:rFonts w:ascii="Arial" w:eastAsia="SimSun" w:hAnsi="Arial" w:cs="Arial"/>
          <w:sz w:val="22"/>
          <w:szCs w:val="20"/>
        </w:rPr>
        <w:t>Gaoyang</w:t>
      </w:r>
      <w:proofErr w:type="spellEnd"/>
      <w:r w:rsidRPr="00C6307E">
        <w:rPr>
          <w:rFonts w:ascii="Arial" w:eastAsia="SimSun" w:hAnsi="Arial" w:cs="Arial"/>
          <w:sz w:val="22"/>
          <w:szCs w:val="20"/>
        </w:rPr>
        <w:t xml:space="preserve"> Li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>1,</w:t>
      </w:r>
      <w:r w:rsidRPr="00C6307E">
        <w:rPr>
          <w:rFonts w:ascii="Arial" w:eastAsia="SimSun" w:hAnsi="Arial" w:cs="Arial" w:hint="eastAsia"/>
          <w:sz w:val="22"/>
          <w:szCs w:val="20"/>
          <w:vertAlign w:val="superscript"/>
        </w:rPr>
        <w:t xml:space="preserve"> </w:t>
      </w:r>
      <w:r w:rsidRPr="00C6307E">
        <w:rPr>
          <w:rFonts w:hint="eastAsia"/>
          <w:sz w:val="22"/>
          <w:vertAlign w:val="superscript"/>
          <w:lang w:eastAsia="zh-CN"/>
        </w:rPr>
        <w:t>+</w:t>
      </w:r>
      <w:r w:rsidRPr="00C6307E">
        <w:rPr>
          <w:rFonts w:ascii="Arial" w:eastAsia="SimSun" w:hAnsi="Arial" w:cs="Arial"/>
          <w:sz w:val="22"/>
          <w:szCs w:val="20"/>
        </w:rPr>
        <w:t xml:space="preserve">, </w:t>
      </w:r>
      <w:proofErr w:type="spellStart"/>
      <w:r w:rsidRPr="00C6307E">
        <w:rPr>
          <w:rFonts w:ascii="Arial" w:eastAsia="SimSun" w:hAnsi="Arial" w:cs="Arial"/>
          <w:sz w:val="22"/>
          <w:szCs w:val="20"/>
        </w:rPr>
        <w:t>Yongzhuang</w:t>
      </w:r>
      <w:proofErr w:type="spellEnd"/>
      <w:r w:rsidRPr="00C6307E">
        <w:rPr>
          <w:rFonts w:ascii="Arial" w:eastAsia="SimSun" w:hAnsi="Arial" w:cs="Arial"/>
          <w:sz w:val="22"/>
          <w:szCs w:val="20"/>
        </w:rPr>
        <w:t xml:space="preserve"> Liu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>1,</w:t>
      </w:r>
      <w:r w:rsidRPr="00C6307E">
        <w:rPr>
          <w:rFonts w:ascii="Arial" w:eastAsia="SimSun" w:hAnsi="Arial" w:cs="Arial" w:hint="eastAsia"/>
          <w:sz w:val="22"/>
          <w:szCs w:val="20"/>
          <w:vertAlign w:val="superscript"/>
        </w:rPr>
        <w:t xml:space="preserve"> </w:t>
      </w:r>
      <w:r w:rsidRPr="00C6307E">
        <w:rPr>
          <w:rFonts w:hint="eastAsia"/>
          <w:sz w:val="22"/>
          <w:vertAlign w:val="superscript"/>
          <w:lang w:eastAsia="zh-CN"/>
        </w:rPr>
        <w:t>+</w:t>
      </w:r>
      <w:r w:rsidRPr="00C6307E">
        <w:rPr>
          <w:rFonts w:ascii="Arial" w:eastAsia="SimSun" w:hAnsi="Arial" w:cs="Arial"/>
          <w:sz w:val="22"/>
          <w:szCs w:val="20"/>
        </w:rPr>
        <w:t>,</w:t>
      </w:r>
      <w:r w:rsidR="00B13541">
        <w:rPr>
          <w:rFonts w:ascii="Arial" w:eastAsia="SimSun" w:hAnsi="Arial" w:cs="Arial"/>
          <w:sz w:val="22"/>
          <w:szCs w:val="20"/>
        </w:rPr>
        <w:t xml:space="preserve"> </w:t>
      </w:r>
      <w:proofErr w:type="spellStart"/>
      <w:r w:rsidR="00B13541" w:rsidRPr="00B13541">
        <w:rPr>
          <w:rFonts w:ascii="Arial" w:eastAsia="SimSun" w:hAnsi="Arial" w:cs="Arial"/>
          <w:sz w:val="22"/>
          <w:szCs w:val="20"/>
        </w:rPr>
        <w:t>Deying</w:t>
      </w:r>
      <w:proofErr w:type="spellEnd"/>
      <w:r w:rsidR="00B13541">
        <w:rPr>
          <w:rFonts w:ascii="Arial" w:eastAsia="SimSun" w:hAnsi="Arial" w:cs="Arial"/>
          <w:sz w:val="22"/>
          <w:szCs w:val="20"/>
        </w:rPr>
        <w:t xml:space="preserve"> Li</w:t>
      </w:r>
      <w:r w:rsidR="00B13541" w:rsidRPr="00C6307E">
        <w:rPr>
          <w:rFonts w:ascii="Arial" w:eastAsia="SimSun" w:hAnsi="Arial" w:cs="Arial"/>
          <w:sz w:val="22"/>
          <w:szCs w:val="20"/>
          <w:vertAlign w:val="superscript"/>
        </w:rPr>
        <w:t>, 2</w:t>
      </w:r>
      <w:r w:rsidR="00B13541">
        <w:rPr>
          <w:rFonts w:ascii="Arial" w:eastAsia="SimSun" w:hAnsi="Arial" w:cs="Arial"/>
          <w:sz w:val="22"/>
          <w:szCs w:val="20"/>
        </w:rPr>
        <w:t xml:space="preserve">, </w:t>
      </w:r>
      <w:r w:rsidRPr="00C6307E">
        <w:rPr>
          <w:rFonts w:ascii="Arial" w:eastAsia="SimSun" w:hAnsi="Arial" w:cs="Arial" w:hint="eastAsia"/>
          <w:sz w:val="22"/>
          <w:szCs w:val="20"/>
          <w:lang w:eastAsia="zh-CN"/>
        </w:rPr>
        <w:t>Bo</w:t>
      </w:r>
      <w:r w:rsidRPr="00C6307E">
        <w:rPr>
          <w:rFonts w:ascii="Arial" w:eastAsia="SimSun" w:hAnsi="Arial" w:cs="Arial"/>
          <w:sz w:val="22"/>
          <w:szCs w:val="20"/>
        </w:rPr>
        <w:t xml:space="preserve"> </w:t>
      </w:r>
      <w:r w:rsidRPr="00C6307E">
        <w:rPr>
          <w:rFonts w:ascii="Arial" w:eastAsia="SimSun" w:hAnsi="Arial" w:cs="Arial" w:hint="eastAsia"/>
          <w:sz w:val="22"/>
          <w:szCs w:val="20"/>
          <w:lang w:eastAsia="zh-CN"/>
        </w:rPr>
        <w:t>Liu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>1</w:t>
      </w:r>
      <w:r w:rsidRPr="00C6307E">
        <w:rPr>
          <w:rFonts w:ascii="Arial" w:eastAsia="SimSun" w:hAnsi="Arial" w:cs="Arial"/>
          <w:sz w:val="22"/>
          <w:szCs w:val="20"/>
        </w:rPr>
        <w:t xml:space="preserve">, </w:t>
      </w:r>
      <w:proofErr w:type="spellStart"/>
      <w:r w:rsidRPr="00C6307E">
        <w:rPr>
          <w:rFonts w:ascii="Arial" w:eastAsia="SimSun" w:hAnsi="Arial" w:cs="Arial"/>
          <w:sz w:val="22"/>
          <w:szCs w:val="20"/>
        </w:rPr>
        <w:t>Junyi</w:t>
      </w:r>
      <w:proofErr w:type="spellEnd"/>
      <w:r w:rsidRPr="00C6307E">
        <w:rPr>
          <w:rFonts w:ascii="Arial" w:eastAsia="SimSun" w:hAnsi="Arial" w:cs="Arial"/>
          <w:sz w:val="22"/>
          <w:szCs w:val="20"/>
        </w:rPr>
        <w:t xml:space="preserve"> Li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 xml:space="preserve">1, </w:t>
      </w:r>
      <w:r w:rsidR="00B13541">
        <w:rPr>
          <w:rFonts w:ascii="Arial" w:eastAsia="SimSun" w:hAnsi="Arial" w:cs="Arial"/>
          <w:sz w:val="22"/>
          <w:szCs w:val="20"/>
          <w:vertAlign w:val="superscript"/>
        </w:rPr>
        <w:t>3</w:t>
      </w:r>
      <w:r w:rsidRPr="00C6307E">
        <w:rPr>
          <w:rFonts w:ascii="Arial" w:eastAsia="SimSun" w:hAnsi="Arial" w:cs="Arial"/>
          <w:sz w:val="22"/>
          <w:szCs w:val="20"/>
        </w:rPr>
        <w:t xml:space="preserve">, </w:t>
      </w:r>
      <w:r w:rsidRPr="00C6307E">
        <w:rPr>
          <w:rFonts w:ascii="Arial" w:eastAsia="SimSun" w:hAnsi="Arial" w:cs="Arial" w:hint="eastAsia"/>
          <w:sz w:val="22"/>
          <w:szCs w:val="20"/>
          <w:lang w:eastAsia="zh-CN"/>
        </w:rPr>
        <w:t>Yang</w:t>
      </w:r>
      <w:r w:rsidRPr="00C6307E">
        <w:rPr>
          <w:rFonts w:ascii="Arial" w:eastAsia="SimSun" w:hAnsi="Arial" w:cs="Arial"/>
          <w:sz w:val="22"/>
          <w:szCs w:val="20"/>
        </w:rPr>
        <w:t xml:space="preserve"> </w:t>
      </w:r>
      <w:r w:rsidRPr="00C6307E">
        <w:rPr>
          <w:rFonts w:ascii="Arial" w:eastAsia="SimSun" w:hAnsi="Arial" w:cs="Arial" w:hint="eastAsia"/>
          <w:sz w:val="22"/>
          <w:szCs w:val="20"/>
          <w:lang w:eastAsia="zh-CN"/>
        </w:rPr>
        <w:t>Hu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 xml:space="preserve">1, </w:t>
      </w:r>
      <w:r w:rsidRPr="00C6307E">
        <w:rPr>
          <w:rFonts w:ascii="Times New Roman" w:hAnsi="Times New Roman"/>
          <w:sz w:val="22"/>
          <w:vertAlign w:val="superscript"/>
        </w:rPr>
        <w:t>*</w:t>
      </w:r>
      <w:r w:rsidRPr="00C6307E">
        <w:rPr>
          <w:rFonts w:ascii="Arial" w:eastAsia="SimSun" w:hAnsi="Arial" w:cs="Arial"/>
          <w:sz w:val="22"/>
          <w:szCs w:val="20"/>
        </w:rPr>
        <w:t xml:space="preserve"> and </w:t>
      </w:r>
      <w:proofErr w:type="spellStart"/>
      <w:r w:rsidRPr="00C6307E">
        <w:rPr>
          <w:rFonts w:ascii="Arial" w:eastAsia="SimSun" w:hAnsi="Arial" w:cs="Arial"/>
          <w:sz w:val="22"/>
          <w:szCs w:val="20"/>
        </w:rPr>
        <w:t>Yadong</w:t>
      </w:r>
      <w:proofErr w:type="spellEnd"/>
      <w:r w:rsidRPr="00C6307E">
        <w:rPr>
          <w:rFonts w:ascii="Arial" w:eastAsia="SimSun" w:hAnsi="Arial" w:cs="Arial"/>
          <w:sz w:val="22"/>
          <w:szCs w:val="20"/>
        </w:rPr>
        <w:t xml:space="preserve"> Wang</w:t>
      </w:r>
      <w:r w:rsidRPr="00C6307E">
        <w:rPr>
          <w:rFonts w:ascii="Arial" w:eastAsia="SimSun" w:hAnsi="Arial" w:cs="Arial"/>
          <w:sz w:val="22"/>
          <w:szCs w:val="20"/>
          <w:vertAlign w:val="superscript"/>
        </w:rPr>
        <w:t>1</w:t>
      </w:r>
      <w:proofErr w:type="gramStart"/>
      <w:r w:rsidR="00B13541">
        <w:rPr>
          <w:rFonts w:ascii="Arial" w:eastAsia="SimSun" w:hAnsi="Arial" w:cs="Arial"/>
          <w:sz w:val="22"/>
          <w:szCs w:val="20"/>
          <w:vertAlign w:val="superscript"/>
        </w:rPr>
        <w:t>,4</w:t>
      </w:r>
      <w:proofErr w:type="gramEnd"/>
      <w:r w:rsidRPr="00C6307E">
        <w:rPr>
          <w:rFonts w:ascii="Arial" w:eastAsia="SimSun" w:hAnsi="Arial" w:cs="Arial"/>
          <w:sz w:val="22"/>
          <w:szCs w:val="20"/>
          <w:vertAlign w:val="superscript"/>
        </w:rPr>
        <w:t xml:space="preserve"> </w:t>
      </w:r>
      <w:r w:rsidRPr="00C6307E">
        <w:rPr>
          <w:rFonts w:ascii="Times New Roman" w:hAnsi="Times New Roman"/>
          <w:sz w:val="22"/>
          <w:vertAlign w:val="superscript"/>
        </w:rPr>
        <w:t>*</w:t>
      </w:r>
    </w:p>
    <w:p w14:paraId="63E31AF3" w14:textId="77777777" w:rsidR="002F2074" w:rsidRDefault="002F2074" w:rsidP="002F2074">
      <w:pPr>
        <w:pStyle w:val="Author-Affiliation"/>
        <w:spacing w:line="480" w:lineRule="auto"/>
      </w:pPr>
      <w:r w:rsidRPr="00C6307E">
        <w:rPr>
          <w:vertAlign w:val="superscript"/>
        </w:rPr>
        <w:t>1</w:t>
      </w:r>
      <w:r w:rsidRPr="00C6307E">
        <w:t>Center for Bioinformatics, School of Computer Science and Technology, Harbin Institute of Technology, Harbin, Heilongjiang 150001, China</w:t>
      </w:r>
    </w:p>
    <w:p w14:paraId="7AA05B06" w14:textId="5C5AA929" w:rsidR="00D8798A" w:rsidRPr="00D8798A" w:rsidRDefault="00D8798A" w:rsidP="002F2074">
      <w:pPr>
        <w:pStyle w:val="Author-Affiliation"/>
        <w:spacing w:line="480" w:lineRule="auto"/>
        <w:rPr>
          <w:rFonts w:cstheme="minorBidi"/>
          <w:kern w:val="2"/>
          <w:lang w:eastAsia="zh-CN"/>
        </w:rPr>
      </w:pPr>
      <w:r w:rsidRPr="00D8798A">
        <w:rPr>
          <w:rFonts w:cstheme="minorBidi"/>
          <w:kern w:val="2"/>
          <w:lang w:eastAsia="zh-CN"/>
        </w:rPr>
        <w:t xml:space="preserve">2 </w:t>
      </w:r>
      <w:proofErr w:type="gramStart"/>
      <w:r w:rsidRPr="00D8798A">
        <w:rPr>
          <w:rFonts w:cstheme="minorBidi"/>
          <w:kern w:val="2"/>
          <w:lang w:eastAsia="zh-CN"/>
        </w:rPr>
        <w:t>D</w:t>
      </w:r>
      <w:r w:rsidRPr="00D8798A">
        <w:rPr>
          <w:rFonts w:cstheme="minorBidi"/>
          <w:kern w:val="2"/>
          <w:lang w:eastAsia="zh-CN"/>
        </w:rPr>
        <w:t>epartment</w:t>
      </w:r>
      <w:proofErr w:type="gramEnd"/>
      <w:r w:rsidRPr="00D8798A">
        <w:rPr>
          <w:rFonts w:cstheme="minorBidi"/>
          <w:kern w:val="2"/>
          <w:lang w:eastAsia="zh-CN"/>
        </w:rPr>
        <w:t xml:space="preserve"> of Internal Medicine, General Hospital of Heilongjiang Province Land Reclamation Bureau</w:t>
      </w:r>
      <w:r w:rsidRPr="00D8798A">
        <w:rPr>
          <w:rFonts w:cstheme="minorBidi"/>
          <w:kern w:val="2"/>
          <w:lang w:eastAsia="zh-CN"/>
        </w:rPr>
        <w:t xml:space="preserve">, </w:t>
      </w:r>
      <w:r w:rsidRPr="00D8798A">
        <w:rPr>
          <w:rFonts w:cstheme="minorBidi"/>
          <w:kern w:val="2"/>
          <w:lang w:eastAsia="zh-CN"/>
        </w:rPr>
        <w:t>Harbin, China</w:t>
      </w:r>
    </w:p>
    <w:p w14:paraId="1A8DBB70" w14:textId="348924A2" w:rsidR="002F2074" w:rsidRPr="00C6307E" w:rsidRDefault="00B13541" w:rsidP="002F2074">
      <w:pPr>
        <w:tabs>
          <w:tab w:val="left" w:pos="2730"/>
        </w:tabs>
        <w:spacing w:line="480" w:lineRule="auto"/>
        <w:rPr>
          <w:rFonts w:ascii="Arial" w:eastAsia="SimSun" w:hAnsi="Arial" w:cs="Arial"/>
          <w:iCs/>
          <w:szCs w:val="20"/>
        </w:rPr>
      </w:pPr>
      <w:r>
        <w:rPr>
          <w:rFonts w:ascii="Helvetica-Light" w:hAnsi="Helvetica-Light"/>
          <w:iCs/>
          <w:sz w:val="18"/>
          <w:szCs w:val="18"/>
          <w:vertAlign w:val="superscript"/>
        </w:rPr>
        <w:t>3</w:t>
      </w:r>
      <w:r w:rsidR="002F2074" w:rsidRPr="00C6307E">
        <w:rPr>
          <w:rFonts w:ascii="Helvetica-Light" w:hAnsi="Helvetica-Light"/>
          <w:iCs/>
          <w:sz w:val="18"/>
          <w:szCs w:val="18"/>
          <w:vertAlign w:val="superscript"/>
        </w:rPr>
        <w:t xml:space="preserve"> </w:t>
      </w:r>
      <w:r w:rsidR="002F2074" w:rsidRPr="00C6307E">
        <w:rPr>
          <w:rFonts w:ascii="Helvetica-Light" w:hAnsi="Helvetica-Light"/>
          <w:iCs/>
          <w:sz w:val="18"/>
          <w:szCs w:val="18"/>
        </w:rPr>
        <w:t>School of Computer Science and Technology, Harbin Institute of Technology (Shenzhen), Shenzhen, Guangdong 518055, China</w:t>
      </w:r>
    </w:p>
    <w:p w14:paraId="25109D9B" w14:textId="695AA905" w:rsidR="00B13541" w:rsidRDefault="00B13541" w:rsidP="00B13541">
      <w:pPr>
        <w:widowControl/>
        <w:autoSpaceDE w:val="0"/>
        <w:autoSpaceDN w:val="0"/>
        <w:adjustRightInd w:val="0"/>
        <w:jc w:val="left"/>
      </w:pPr>
      <w:r>
        <w:rPr>
          <w:rFonts w:ascii="Helvetica-Light" w:hAnsi="Helvetica-Light"/>
          <w:iCs/>
          <w:sz w:val="18"/>
          <w:szCs w:val="18"/>
          <w:vertAlign w:val="superscript"/>
        </w:rPr>
        <w:t>4</w:t>
      </w:r>
      <w:r w:rsidRPr="00B13541">
        <w:rPr>
          <w:rFonts w:ascii="Helvetica-Light" w:hAnsi="Helvetica-Light"/>
          <w:iCs/>
          <w:sz w:val="18"/>
          <w:szCs w:val="18"/>
        </w:rPr>
        <w:t xml:space="preserve"> </w:t>
      </w:r>
      <w:proofErr w:type="gramStart"/>
      <w:r w:rsidRPr="00B13541">
        <w:rPr>
          <w:rFonts w:ascii="Helvetica-Light" w:hAnsi="Helvetica-Light"/>
          <w:iCs/>
          <w:sz w:val="18"/>
          <w:szCs w:val="18"/>
        </w:rPr>
        <w:t>School</w:t>
      </w:r>
      <w:proofErr w:type="gramEnd"/>
      <w:r w:rsidRPr="00B13541">
        <w:rPr>
          <w:rFonts w:ascii="Helvetica-Light" w:hAnsi="Helvetica-Light"/>
          <w:iCs/>
          <w:sz w:val="18"/>
          <w:szCs w:val="18"/>
        </w:rPr>
        <w:t xml:space="preserve"> of Life</w:t>
      </w:r>
      <w:r w:rsidRPr="00B13541">
        <w:rPr>
          <w:rFonts w:ascii="Helvetica-Light" w:hAnsi="Helvetica-Light"/>
          <w:iCs/>
          <w:sz w:val="18"/>
          <w:szCs w:val="18"/>
        </w:rPr>
        <w:t xml:space="preserve"> </w:t>
      </w:r>
      <w:r w:rsidRPr="00B13541">
        <w:rPr>
          <w:rFonts w:ascii="Helvetica-Light" w:hAnsi="Helvetica-Light"/>
          <w:iCs/>
          <w:sz w:val="18"/>
          <w:szCs w:val="18"/>
        </w:rPr>
        <w:t>Science and Techn</w:t>
      </w:r>
      <w:bookmarkStart w:id="2" w:name="_GoBack"/>
      <w:bookmarkEnd w:id="2"/>
      <w:r w:rsidRPr="00B13541">
        <w:rPr>
          <w:rFonts w:ascii="Helvetica-Light" w:hAnsi="Helvetica-Light"/>
          <w:iCs/>
          <w:sz w:val="18"/>
          <w:szCs w:val="18"/>
        </w:rPr>
        <w:t>ology, Harbin Institute of Technology, Harbin, China</w:t>
      </w:r>
    </w:p>
    <w:p w14:paraId="4A5C8563" w14:textId="77777777" w:rsidR="002F2074" w:rsidRPr="00C6307E" w:rsidRDefault="002F2074" w:rsidP="002F2074">
      <w:pPr>
        <w:pStyle w:val="corrs-au"/>
        <w:spacing w:line="480" w:lineRule="auto"/>
      </w:pPr>
      <w:r w:rsidRPr="00C6307E">
        <w:t xml:space="preserve">*To whom correspondence should be addressed. </w:t>
      </w:r>
    </w:p>
    <w:p w14:paraId="5A760EAA" w14:textId="77777777" w:rsidR="002F2074" w:rsidRPr="00C6307E" w:rsidRDefault="002F2074" w:rsidP="002F2074">
      <w:pPr>
        <w:pStyle w:val="corrs-au"/>
        <w:spacing w:line="480" w:lineRule="auto"/>
        <w:rPr>
          <w:lang w:eastAsia="zh-CN"/>
        </w:rPr>
      </w:pPr>
      <w:r w:rsidRPr="00C6307E">
        <w:rPr>
          <w:rFonts w:hint="eastAsia"/>
          <w:vertAlign w:val="superscript"/>
          <w:lang w:eastAsia="zh-CN"/>
        </w:rPr>
        <w:t>+</w:t>
      </w:r>
      <w:r w:rsidRPr="00C6307E">
        <w:rPr>
          <w:lang w:eastAsia="zh-CN"/>
        </w:rPr>
        <w:t>T</w:t>
      </w:r>
      <w:r w:rsidRPr="00C6307E">
        <w:rPr>
          <w:rFonts w:hint="eastAsia"/>
          <w:lang w:eastAsia="zh-CN"/>
        </w:rPr>
        <w:t>he</w:t>
      </w:r>
      <w:r w:rsidRPr="00C6307E">
        <w:rPr>
          <w:lang w:eastAsia="zh-CN"/>
        </w:rPr>
        <w:t xml:space="preserve"> </w:t>
      </w:r>
      <w:r w:rsidRPr="00C6307E">
        <w:rPr>
          <w:rFonts w:hint="eastAsia"/>
          <w:lang w:eastAsia="zh-CN"/>
        </w:rPr>
        <w:t xml:space="preserve">authors should be </w:t>
      </w:r>
      <w:r w:rsidRPr="00C6307E">
        <w:rPr>
          <w:lang w:eastAsia="zh-CN"/>
        </w:rPr>
        <w:t>regarded</w:t>
      </w:r>
      <w:r w:rsidRPr="00C6307E">
        <w:rPr>
          <w:rFonts w:hint="eastAsia"/>
          <w:lang w:eastAsia="zh-CN"/>
        </w:rPr>
        <w:t xml:space="preserve"> as Joint First Authors.</w:t>
      </w:r>
    </w:p>
    <w:bookmarkEnd w:id="0"/>
    <w:p w14:paraId="32F2E66D" w14:textId="77777777" w:rsidR="000A2396" w:rsidRPr="00C6307E" w:rsidRDefault="000A2396" w:rsidP="000A2396">
      <w:pPr>
        <w:tabs>
          <w:tab w:val="left" w:pos="2730"/>
        </w:tabs>
        <w:spacing w:beforeLines="100" w:before="312" w:line="480" w:lineRule="auto"/>
        <w:jc w:val="left"/>
        <w:rPr>
          <w:rFonts w:ascii="Arial" w:eastAsia="SimSun" w:hAnsi="Arial" w:cs="Arial"/>
          <w:iCs/>
          <w:kern w:val="0"/>
          <w:szCs w:val="20"/>
        </w:rPr>
      </w:pPr>
      <w:r w:rsidRPr="00C6307E">
        <w:rPr>
          <w:rFonts w:ascii="Arial" w:eastAsia="SimSun" w:hAnsi="Arial" w:cs="Arial"/>
          <w:iCs/>
          <w:kern w:val="0"/>
          <w:szCs w:val="20"/>
        </w:rPr>
        <w:t xml:space="preserve">Contact: </w:t>
      </w:r>
      <w:hyperlink r:id="rId9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gaoyangli@hit.edu.cn</w:t>
        </w:r>
      </w:hyperlink>
      <w:r w:rsidRPr="00C6307E">
        <w:rPr>
          <w:rFonts w:ascii="Arial" w:eastAsia="SimSun" w:hAnsi="Arial" w:cs="Arial"/>
          <w:iCs/>
          <w:kern w:val="0"/>
          <w:szCs w:val="20"/>
        </w:rPr>
        <w:t xml:space="preserve">, </w:t>
      </w:r>
      <w:hyperlink r:id="rId10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yongzhuang.liu@hit.edu.cn</w:t>
        </w:r>
      </w:hyperlink>
      <w:r w:rsidRPr="00C6307E">
        <w:rPr>
          <w:rFonts w:ascii="Arial" w:eastAsia="SimSun" w:hAnsi="Arial" w:cs="Arial"/>
          <w:iCs/>
          <w:kern w:val="0"/>
          <w:szCs w:val="20"/>
        </w:rPr>
        <w:t xml:space="preserve">, </w:t>
      </w:r>
      <w:hyperlink r:id="rId11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bo.liu@hit.edu.cn</w:t>
        </w:r>
      </w:hyperlink>
      <w:r w:rsidRPr="00C6307E">
        <w:rPr>
          <w:rFonts w:ascii="Arial" w:eastAsia="SimSun" w:hAnsi="Arial" w:cs="Arial"/>
          <w:iCs/>
          <w:kern w:val="0"/>
          <w:szCs w:val="20"/>
        </w:rPr>
        <w:t xml:space="preserve">, </w:t>
      </w:r>
      <w:hyperlink r:id="rId12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lijunyi@hit.edu.cn</w:t>
        </w:r>
      </w:hyperlink>
      <w:r>
        <w:rPr>
          <w:rFonts w:ascii="Arial" w:eastAsia="SimSun" w:hAnsi="Arial" w:cs="Arial"/>
          <w:iCs/>
          <w:kern w:val="0"/>
          <w:szCs w:val="20"/>
        </w:rPr>
        <w:t xml:space="preserve">, </w:t>
      </w:r>
      <w:hyperlink r:id="rId13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huyang@hit.edu.cn</w:t>
        </w:r>
      </w:hyperlink>
      <w:r>
        <w:rPr>
          <w:rFonts w:ascii="Arial" w:eastAsia="SimSun" w:hAnsi="Arial" w:cs="Arial"/>
          <w:iCs/>
          <w:kern w:val="0"/>
          <w:szCs w:val="20"/>
        </w:rPr>
        <w:t xml:space="preserve"> </w:t>
      </w:r>
      <w:r w:rsidRPr="00C6307E">
        <w:rPr>
          <w:rFonts w:ascii="Arial" w:eastAsia="SimSun" w:hAnsi="Arial" w:cs="Arial"/>
          <w:iCs/>
          <w:kern w:val="0"/>
          <w:szCs w:val="20"/>
        </w:rPr>
        <w:t xml:space="preserve">and </w:t>
      </w:r>
      <w:hyperlink r:id="rId14" w:history="1">
        <w:r w:rsidRPr="00C6307E">
          <w:rPr>
            <w:rStyle w:val="Hyperlink"/>
            <w:rFonts w:ascii="Arial" w:eastAsia="SimSun" w:hAnsi="Arial" w:cs="Arial"/>
            <w:iCs/>
            <w:kern w:val="0"/>
            <w:szCs w:val="20"/>
          </w:rPr>
          <w:t>ydwang@hit.edu.cn</w:t>
        </w:r>
      </w:hyperlink>
      <w:r w:rsidRPr="00C6307E">
        <w:rPr>
          <w:rFonts w:ascii="Arial" w:eastAsia="SimSun" w:hAnsi="Arial" w:cs="Arial"/>
          <w:iCs/>
          <w:kern w:val="0"/>
          <w:szCs w:val="20"/>
        </w:rPr>
        <w:t xml:space="preserve"> </w:t>
      </w:r>
    </w:p>
    <w:p w14:paraId="4DA92956" w14:textId="77777777" w:rsidR="002F2074" w:rsidRDefault="002F2074">
      <w:pPr>
        <w:widowControl/>
        <w:jc w:val="left"/>
        <w:rPr>
          <w:rFonts w:ascii="Arial" w:eastAsia="SimSun" w:hAnsi="Arial" w:cs="Arial"/>
          <w:iCs/>
          <w:kern w:val="0"/>
          <w:szCs w:val="20"/>
        </w:rPr>
      </w:pPr>
      <w:r>
        <w:rPr>
          <w:rFonts w:ascii="Arial" w:eastAsia="SimSun" w:hAnsi="Arial" w:cs="Arial"/>
          <w:iCs/>
          <w:kern w:val="0"/>
          <w:szCs w:val="20"/>
        </w:rPr>
        <w:br w:type="page"/>
      </w:r>
    </w:p>
    <w:bookmarkEnd w:id="1" w:displacedByCustomXml="next"/>
    <w:sdt>
      <w:sdtPr>
        <w:rPr>
          <w:rFonts w:ascii="Arial" w:eastAsiaTheme="minorEastAsia" w:hAnsi="Arial" w:cs="Arial"/>
          <w:color w:val="auto"/>
          <w:kern w:val="2"/>
          <w:sz w:val="20"/>
          <w:szCs w:val="22"/>
          <w:lang w:val="zh-CN"/>
        </w:rPr>
        <w:id w:val="-1538885280"/>
        <w:docPartObj>
          <w:docPartGallery w:val="Table of Contents"/>
          <w:docPartUnique/>
        </w:docPartObj>
      </w:sdtPr>
      <w:sdtEndPr>
        <w:rPr>
          <w:bCs/>
          <w:szCs w:val="20"/>
        </w:rPr>
      </w:sdtEndPr>
      <w:sdtContent>
        <w:p w14:paraId="399EEABC" w14:textId="77777777" w:rsidR="000F516E" w:rsidRPr="00FB6537" w:rsidRDefault="008A3E93" w:rsidP="00CF34DE">
          <w:pPr>
            <w:pStyle w:val="TOCHeading"/>
            <w:spacing w:afterLines="100" w:after="312"/>
            <w:jc w:val="center"/>
            <w:rPr>
              <w:rFonts w:ascii="Arial" w:hAnsi="Arial" w:cs="Arial"/>
              <w:bCs/>
              <w:sz w:val="28"/>
              <w:szCs w:val="20"/>
            </w:rPr>
          </w:pPr>
          <w:r w:rsidRPr="00FB6537">
            <w:rPr>
              <w:rFonts w:ascii="Arial" w:hAnsi="Arial" w:cs="Arial"/>
              <w:bCs/>
              <w:sz w:val="28"/>
              <w:szCs w:val="20"/>
              <w:lang w:val="zh-CN"/>
            </w:rPr>
            <w:t>Table of Contents</w:t>
          </w:r>
        </w:p>
        <w:p w14:paraId="445F7DDC" w14:textId="1BDA6E94" w:rsidR="00FB6537" w:rsidRPr="00FB6537" w:rsidRDefault="000F516E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r w:rsidRPr="00FB6537">
            <w:rPr>
              <w:rFonts w:ascii="Arial" w:hAnsi="Arial" w:cs="Arial"/>
              <w:bCs/>
              <w:sz w:val="20"/>
              <w:szCs w:val="20"/>
            </w:rPr>
            <w:fldChar w:fldCharType="begin"/>
          </w:r>
          <w:r w:rsidRPr="00FB6537">
            <w:rPr>
              <w:rFonts w:ascii="Arial" w:hAnsi="Arial" w:cs="Arial"/>
              <w:bCs/>
              <w:sz w:val="20"/>
              <w:szCs w:val="20"/>
            </w:rPr>
            <w:instrText xml:space="preserve"> TOC \o "1-3" \h \z \u </w:instrText>
          </w:r>
          <w:r w:rsidRPr="00FB6537">
            <w:rPr>
              <w:rFonts w:ascii="Arial" w:hAnsi="Arial" w:cs="Arial"/>
              <w:bCs/>
              <w:sz w:val="20"/>
              <w:szCs w:val="20"/>
            </w:rPr>
            <w:fldChar w:fldCharType="separate"/>
          </w:r>
          <w:hyperlink w:anchor="_Toc66966093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Table 1. Real sequencing pseudo-metagenomics dataset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3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3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1E6C3179" w14:textId="2A37435B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4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Table 2. The numbers and proportions of bases in GIS20 mock metagenome data being classified to ground truth by various approache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4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8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37B2AC8D" w14:textId="58DFAD1D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5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Fig 1. The results of the various approaches on the pseudo metagenomics dataset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5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0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5C925C89" w14:textId="5013EAE0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6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Fig 2. The results of the various approaches on the 6 ONT datasets with strain-level label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6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1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75F4E043" w14:textId="514F9160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7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Fig 3. The speed of deSAMBA with various numbers of CPU thread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7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2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4E4C6B24" w14:textId="75E058A5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8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Fig 4. The sensitivities and accuracies on the pseudo metagenomics dataset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8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3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64B72735" w14:textId="2C39D9AE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099" w:history="1">
            <w:r w:rsidR="00FB6537" w:rsidRPr="00FB6537">
              <w:rPr>
                <w:rStyle w:val="Hyperlink"/>
                <w:rFonts w:ascii="Arial" w:eastAsia="SimHei" w:hAnsi="Arial" w:cs="Arial"/>
                <w:bCs/>
                <w:noProof/>
              </w:rPr>
              <w:t>Supplementary Fig 5. The sensitivity of BLASTN on 7 WR-datasets with low sensitivity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099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4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61680201" w14:textId="250298D6" w:rsidR="00FB6537" w:rsidRPr="00FB6537" w:rsidRDefault="00DD2A5F">
          <w:pPr>
            <w:pStyle w:val="TOC1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0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Supplementary Note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0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5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6E21D3D3" w14:textId="2EBB0504" w:rsidR="00FB6537" w:rsidRPr="00FB6537" w:rsidRDefault="00DD2A5F">
          <w:pPr>
            <w:pStyle w:val="TOC2"/>
            <w:tabs>
              <w:tab w:val="left" w:pos="630"/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1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1.</w:t>
            </w:r>
            <w:r w:rsidR="00FB6537" w:rsidRPr="00FB6537">
              <w:rPr>
                <w:rFonts w:cstheme="minorBidi"/>
                <w:bCs/>
                <w:noProof/>
                <w:kern w:val="2"/>
                <w:sz w:val="21"/>
              </w:rPr>
              <w:tab/>
            </w:r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Implementation of benchmark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1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5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22C84256" w14:textId="0C87A0E8" w:rsidR="00FB6537" w:rsidRPr="00FB6537" w:rsidRDefault="00DD2A5F">
          <w:pPr>
            <w:pStyle w:val="TOC3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2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2.1 Reference sequences used for benchmark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2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5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77A59A4E" w14:textId="7254216D" w:rsidR="00FB6537" w:rsidRPr="00FB6537" w:rsidRDefault="00DD2A5F">
          <w:pPr>
            <w:pStyle w:val="TOC3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3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2.2 Pseudo-metagenomics datasets and ground truth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3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5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271DA3F7" w14:textId="3C5CAC42" w:rsidR="00FB6537" w:rsidRPr="00FB6537" w:rsidRDefault="00DD2A5F">
          <w:pPr>
            <w:pStyle w:val="TOC3"/>
            <w:tabs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4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2.3 Command lines used for read classification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4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6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3727F780" w14:textId="3CFA1F77" w:rsidR="00FB6537" w:rsidRPr="00FB6537" w:rsidRDefault="00DD2A5F">
          <w:pPr>
            <w:pStyle w:val="TOC2"/>
            <w:tabs>
              <w:tab w:val="left" w:pos="630"/>
              <w:tab w:val="right" w:leader="dot" w:pos="10456"/>
            </w:tabs>
            <w:rPr>
              <w:rFonts w:cstheme="minorBidi"/>
              <w:bCs/>
              <w:noProof/>
              <w:kern w:val="2"/>
              <w:sz w:val="21"/>
            </w:rPr>
          </w:pPr>
          <w:hyperlink w:anchor="_Toc66966105" w:history="1"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2.</w:t>
            </w:r>
            <w:r w:rsidR="00FB6537" w:rsidRPr="00FB6537">
              <w:rPr>
                <w:rFonts w:cstheme="minorBidi"/>
                <w:bCs/>
                <w:noProof/>
                <w:kern w:val="2"/>
                <w:sz w:val="21"/>
              </w:rPr>
              <w:tab/>
            </w:r>
            <w:r w:rsidR="00FB6537" w:rsidRPr="00FB6537">
              <w:rPr>
                <w:rStyle w:val="Hyperlink"/>
                <w:rFonts w:ascii="Arial" w:hAnsi="Arial" w:cs="Arial"/>
                <w:bCs/>
                <w:noProof/>
              </w:rPr>
              <w:t>References</w:t>
            </w:r>
            <w:r w:rsidR="00FB6537" w:rsidRPr="00FB6537">
              <w:rPr>
                <w:bCs/>
                <w:noProof/>
                <w:webHidden/>
              </w:rPr>
              <w:tab/>
            </w:r>
            <w:r w:rsidR="00FB6537" w:rsidRPr="00FB6537">
              <w:rPr>
                <w:bCs/>
                <w:noProof/>
                <w:webHidden/>
              </w:rPr>
              <w:fldChar w:fldCharType="begin"/>
            </w:r>
            <w:r w:rsidR="00FB6537" w:rsidRPr="00FB6537">
              <w:rPr>
                <w:bCs/>
                <w:noProof/>
                <w:webHidden/>
              </w:rPr>
              <w:instrText xml:space="preserve"> PAGEREF _Toc66966105 \h </w:instrText>
            </w:r>
            <w:r w:rsidR="00FB6537" w:rsidRPr="00FB6537">
              <w:rPr>
                <w:bCs/>
                <w:noProof/>
                <w:webHidden/>
              </w:rPr>
            </w:r>
            <w:r w:rsidR="00FB6537" w:rsidRPr="00FB6537">
              <w:rPr>
                <w:bCs/>
                <w:noProof/>
                <w:webHidden/>
              </w:rPr>
              <w:fldChar w:fldCharType="separate"/>
            </w:r>
            <w:r w:rsidR="00FB6537" w:rsidRPr="00FB6537">
              <w:rPr>
                <w:bCs/>
                <w:noProof/>
                <w:webHidden/>
              </w:rPr>
              <w:t>17</w:t>
            </w:r>
            <w:r w:rsidR="00FB6537" w:rsidRPr="00FB6537">
              <w:rPr>
                <w:bCs/>
                <w:noProof/>
                <w:webHidden/>
              </w:rPr>
              <w:fldChar w:fldCharType="end"/>
            </w:r>
          </w:hyperlink>
        </w:p>
        <w:p w14:paraId="60B692D2" w14:textId="134EA8E4" w:rsidR="000F516E" w:rsidRPr="00CA0E67" w:rsidRDefault="000F516E" w:rsidP="00FE6329">
          <w:pPr>
            <w:rPr>
              <w:rFonts w:ascii="Arial" w:hAnsi="Arial" w:cs="Arial"/>
              <w:sz w:val="20"/>
              <w:szCs w:val="20"/>
            </w:rPr>
          </w:pPr>
          <w:r w:rsidRPr="00FB6537">
            <w:rPr>
              <w:rFonts w:ascii="Arial" w:hAnsi="Arial" w:cs="Arial"/>
              <w:bCs/>
              <w:sz w:val="20"/>
              <w:szCs w:val="20"/>
              <w:lang w:val="zh-CN"/>
            </w:rPr>
            <w:fldChar w:fldCharType="end"/>
          </w:r>
        </w:p>
      </w:sdtContent>
    </w:sdt>
    <w:p w14:paraId="572B75D4" w14:textId="77777777" w:rsidR="003F5475" w:rsidRPr="00BD3E14" w:rsidRDefault="003F5475" w:rsidP="00BA5535"/>
    <w:p w14:paraId="3954234D" w14:textId="77777777" w:rsidR="003F5475" w:rsidRPr="00BD3E14" w:rsidRDefault="003F5475" w:rsidP="00BA5535"/>
    <w:p w14:paraId="6BDB2047" w14:textId="77777777" w:rsidR="003F5475" w:rsidRPr="00BD3E14" w:rsidRDefault="003F5475" w:rsidP="00BA5535"/>
    <w:p w14:paraId="507245CB" w14:textId="77777777" w:rsidR="003F5475" w:rsidRPr="00BD3E14" w:rsidRDefault="003F5475" w:rsidP="00BA5535"/>
    <w:p w14:paraId="4AEC5C48" w14:textId="77777777" w:rsidR="007C5200" w:rsidRPr="00BD3E14" w:rsidRDefault="007C5200" w:rsidP="00BA5535">
      <w:pPr>
        <w:sectPr w:rsidR="007C5200" w:rsidRPr="00BD3E14" w:rsidSect="00E5763A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689D0055" w14:textId="15C52453" w:rsidR="00244202" w:rsidRPr="00CF58BE" w:rsidRDefault="00477420" w:rsidP="00244202">
      <w:pPr>
        <w:numPr>
          <w:ilvl w:val="0"/>
          <w:numId w:val="2"/>
        </w:numPr>
        <w:spacing w:afterLines="50" w:after="156"/>
        <w:outlineLvl w:val="0"/>
        <w:rPr>
          <w:rFonts w:ascii="Arial" w:eastAsia="SimHei" w:hAnsi="Arial" w:cs="Arial"/>
          <w:b/>
          <w:sz w:val="20"/>
          <w:szCs w:val="20"/>
        </w:rPr>
      </w:pPr>
      <w:bookmarkStart w:id="3" w:name="_Toc66966093"/>
      <w:r>
        <w:rPr>
          <w:rFonts w:ascii="Arial" w:eastAsia="SimHei" w:hAnsi="Arial" w:cs="Arial"/>
          <w:b/>
          <w:sz w:val="20"/>
          <w:szCs w:val="20"/>
        </w:rPr>
        <w:lastRenderedPageBreak/>
        <w:t>Real sequencing pseudo-metagenomics datasets</w:t>
      </w:r>
      <w:bookmarkEnd w:id="3"/>
    </w:p>
    <w:tbl>
      <w:tblPr>
        <w:tblW w:w="1485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550"/>
        <w:gridCol w:w="2157"/>
        <w:gridCol w:w="1688"/>
        <w:gridCol w:w="1275"/>
        <w:gridCol w:w="1632"/>
        <w:gridCol w:w="3613"/>
        <w:gridCol w:w="1480"/>
        <w:gridCol w:w="1027"/>
        <w:gridCol w:w="1435"/>
      </w:tblGrid>
      <w:tr w:rsidR="00AE3F8E" w:rsidRPr="00BD3E14" w14:paraId="03B8A20E" w14:textId="77777777" w:rsidTr="00965051">
        <w:trPr>
          <w:trHeight w:val="644"/>
        </w:trPr>
        <w:tc>
          <w:tcPr>
            <w:tcW w:w="550" w:type="dxa"/>
            <w:vAlign w:val="center"/>
          </w:tcPr>
          <w:p w14:paraId="6A22B65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 w:hint="eastAsia"/>
                <w:bCs/>
                <w:color w:val="000000"/>
                <w:kern w:val="0"/>
                <w:sz w:val="20"/>
                <w:szCs w:val="20"/>
              </w:rPr>
              <w:t>#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0B9EBF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 xml:space="preserve">SRA </w:t>
            </w: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accession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79D493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Sequencing</w:t>
            </w:r>
          </w:p>
          <w:p w14:paraId="380E22C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latform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15868A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 xml:space="preserve"># of </w:t>
            </w: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Reads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7B2E7D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 xml:space="preserve"># of </w:t>
            </w:r>
          </w:p>
          <w:p w14:paraId="7576016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Bases (</w:t>
            </w: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Mbp</w:t>
            </w:r>
            <w:proofErr w:type="spellEnd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)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B20600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Organism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4119CF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Taxonomy</w:t>
            </w:r>
          </w:p>
          <w:p w14:paraId="22BFFCE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ID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f</w:t>
            </w:r>
            <w:proofErr w:type="spellEnd"/>
          </w:p>
        </w:tc>
        <w:tc>
          <w:tcPr>
            <w:tcW w:w="1027" w:type="dxa"/>
            <w:vAlign w:val="center"/>
          </w:tcPr>
          <w:p w14:paraId="3A5550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Genus</w:t>
            </w:r>
          </w:p>
          <w:p w14:paraId="7604F0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ID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g</w:t>
            </w:r>
            <w:proofErr w:type="spellEnd"/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68123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With</w:t>
            </w:r>
          </w:p>
          <w:p w14:paraId="133C19D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Reference</w:t>
            </w:r>
            <w:r w:rsidR="00FA114D"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  <w:vertAlign w:val="superscript"/>
              </w:rPr>
              <w:t>h</w:t>
            </w:r>
            <w:proofErr w:type="spellEnd"/>
          </w:p>
        </w:tc>
      </w:tr>
      <w:tr w:rsidR="00AE3F8E" w:rsidRPr="00BD3E14" w14:paraId="6464F6E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D2DAF1A" w14:textId="77777777" w:rsidR="00AE3F8E" w:rsidRPr="00BD3E14" w:rsidRDefault="00AE3F8E" w:rsidP="000D5B1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CA3653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2965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36FCB7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2DDB38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659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E3D22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44.1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A5AB3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itorali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DSM 17657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4AADD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23493</w:t>
            </w:r>
          </w:p>
        </w:tc>
        <w:tc>
          <w:tcPr>
            <w:tcW w:w="1027" w:type="dxa"/>
            <w:vAlign w:val="center"/>
          </w:tcPr>
          <w:p w14:paraId="5A10487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DB85A1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705462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061C26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16AEC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2965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E08DEE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55C58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825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2C4A75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64.5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D55AC2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phrogene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AB9EFF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91186</w:t>
            </w:r>
          </w:p>
        </w:tc>
        <w:tc>
          <w:tcPr>
            <w:tcW w:w="1027" w:type="dxa"/>
            <w:vAlign w:val="center"/>
          </w:tcPr>
          <w:p w14:paraId="7A37D6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B2C214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5F648E2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062450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4FFE4C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2965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7F7A29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22488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596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E98E29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10.3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A3AB87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lgivor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9C38AB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67024</w:t>
            </w:r>
          </w:p>
        </w:tc>
        <w:tc>
          <w:tcPr>
            <w:tcW w:w="1027" w:type="dxa"/>
            <w:vAlign w:val="center"/>
          </w:tcPr>
          <w:p w14:paraId="0DAE68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6FA28A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CAB87D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4570B8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A62E70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2966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F45EA5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83BA33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293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2F10A6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01.3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42936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umoi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C0AD3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6258</w:t>
            </w:r>
          </w:p>
        </w:tc>
        <w:tc>
          <w:tcPr>
            <w:tcW w:w="1027" w:type="dxa"/>
            <w:vAlign w:val="center"/>
          </w:tcPr>
          <w:p w14:paraId="3663CC9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DAC0E4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234124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B870DB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726BBD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3119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400F9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460432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74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BFD865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64.2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8186B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rthrobacter sp. MN05-0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BCF1C9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71833</w:t>
            </w:r>
          </w:p>
        </w:tc>
        <w:tc>
          <w:tcPr>
            <w:tcW w:w="1027" w:type="dxa"/>
            <w:vAlign w:val="center"/>
          </w:tcPr>
          <w:p w14:paraId="0388FB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6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92E59B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87AED3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2ADF6F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6E980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5411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6E951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FE264C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0603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B3FF40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838.8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F81F8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coccus agalacti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830C4C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11</w:t>
            </w:r>
          </w:p>
        </w:tc>
        <w:tc>
          <w:tcPr>
            <w:tcW w:w="1027" w:type="dxa"/>
            <w:vAlign w:val="center"/>
          </w:tcPr>
          <w:p w14:paraId="51F9D6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8B0FA3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639EA2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EEC02E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F38CF5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5411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176C12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3DDB84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02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BF29EC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95.0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5C3351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coccus pneumoni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CD81DD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13</w:t>
            </w:r>
          </w:p>
        </w:tc>
        <w:tc>
          <w:tcPr>
            <w:tcW w:w="1027" w:type="dxa"/>
            <w:vAlign w:val="center"/>
          </w:tcPr>
          <w:p w14:paraId="69FE09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1AF897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02CEDE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6D8DC6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88BDCB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6490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89E4F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C5D2CE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96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D91863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33.1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2D6F16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eptotrich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trevisa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AF8CFB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9328</w:t>
            </w:r>
          </w:p>
        </w:tc>
        <w:tc>
          <w:tcPr>
            <w:tcW w:w="1027" w:type="dxa"/>
            <w:vAlign w:val="center"/>
          </w:tcPr>
          <w:p w14:paraId="2644A52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6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27F7EB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7B2425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6AF6BF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2CDD3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6491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D3D56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53ACBD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262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BAA8FE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73.7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95F95D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eptotrich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wade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3043BC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7687</w:t>
            </w:r>
          </w:p>
        </w:tc>
        <w:tc>
          <w:tcPr>
            <w:tcW w:w="1027" w:type="dxa"/>
            <w:vAlign w:val="center"/>
          </w:tcPr>
          <w:p w14:paraId="747670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6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EC005F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439C6F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CA769C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D90F7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6491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D7DEE5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32DA57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5853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932D8F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98.0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EBA882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eptotrich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goodfellow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505DC6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7692</w:t>
            </w:r>
          </w:p>
        </w:tc>
        <w:tc>
          <w:tcPr>
            <w:tcW w:w="1027" w:type="dxa"/>
            <w:vAlign w:val="center"/>
          </w:tcPr>
          <w:p w14:paraId="3CE5BAB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6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438705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9EF28E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792CF0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61CAB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DRR16491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4F6337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421AEC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628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B3AF1D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6.4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F5DA8D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eptotrich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trevisa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724109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9328</w:t>
            </w:r>
          </w:p>
        </w:tc>
        <w:tc>
          <w:tcPr>
            <w:tcW w:w="1027" w:type="dxa"/>
            <w:vAlign w:val="center"/>
          </w:tcPr>
          <w:p w14:paraId="6D9E00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6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19345F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D9E604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7013DE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5AF7BF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35877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8327D8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407827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64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F2596F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85.1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01DDD0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scherichia coli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4B5E2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2</w:t>
            </w:r>
          </w:p>
        </w:tc>
        <w:tc>
          <w:tcPr>
            <w:tcW w:w="1027" w:type="dxa"/>
            <w:vAlign w:val="center"/>
          </w:tcPr>
          <w:p w14:paraId="10B4FF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AC3339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D69F9C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FE131E7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D44532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41823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1367F5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2BF2E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54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B5C4A53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.5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E9C116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scherichia coli K-1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4557E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3333</w:t>
            </w:r>
          </w:p>
        </w:tc>
        <w:tc>
          <w:tcPr>
            <w:tcW w:w="1027" w:type="dxa"/>
            <w:vAlign w:val="center"/>
          </w:tcPr>
          <w:p w14:paraId="5EEDFB0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AC407B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D3726E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5A168B7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C3B31A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76994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5EDF46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4C691C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10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0D432A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66.5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7A7E7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GlucoN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xydan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621H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F6C6B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0633</w:t>
            </w:r>
          </w:p>
        </w:tc>
        <w:tc>
          <w:tcPr>
            <w:tcW w:w="1027" w:type="dxa"/>
            <w:vAlign w:val="center"/>
          </w:tcPr>
          <w:p w14:paraId="0D5805E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4E701A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2746B9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7DB5CF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589E6F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0917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66E61E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3AEC28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90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26A305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4.9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ECDCF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nterococcus faeci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88DF8B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52</w:t>
            </w:r>
          </w:p>
        </w:tc>
        <w:tc>
          <w:tcPr>
            <w:tcW w:w="1027" w:type="dxa"/>
            <w:vAlign w:val="center"/>
          </w:tcPr>
          <w:p w14:paraId="698ABAF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5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A33DB6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E9DB7C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751292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FA54D3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9590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390D5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66A05D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03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C6EA833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7.9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C37950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oser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B5DFC7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5</w:t>
            </w:r>
          </w:p>
        </w:tc>
        <w:tc>
          <w:tcPr>
            <w:tcW w:w="1027" w:type="dxa"/>
            <w:vAlign w:val="center"/>
          </w:tcPr>
          <w:p w14:paraId="7FAB853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223B32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3F04FF1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39F9BC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D27859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5908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03C03E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96FD63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33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279051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5.1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7C4534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eisseria meningitid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1BB155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7</w:t>
            </w:r>
          </w:p>
        </w:tc>
        <w:tc>
          <w:tcPr>
            <w:tcW w:w="1027" w:type="dxa"/>
            <w:vAlign w:val="center"/>
          </w:tcPr>
          <w:p w14:paraId="212FA3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BAB8B1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5EDB69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DBA5B7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152A1D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7879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A1894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C0F27B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C73B0D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0.6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D54BA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treptomyces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nnamone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68ED3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3446</w:t>
            </w:r>
          </w:p>
        </w:tc>
        <w:tc>
          <w:tcPr>
            <w:tcW w:w="1027" w:type="dxa"/>
            <w:vAlign w:val="center"/>
          </w:tcPr>
          <w:p w14:paraId="00562E2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8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535398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8B93D3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B824A9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074F32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72210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1A0E6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4C032F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832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C6FA7A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919.3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27E734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Campyl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jejuni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ubsp.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Jejun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81A9F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22</w:t>
            </w:r>
          </w:p>
        </w:tc>
        <w:tc>
          <w:tcPr>
            <w:tcW w:w="1027" w:type="dxa"/>
            <w:vAlign w:val="center"/>
          </w:tcPr>
          <w:p w14:paraId="3064D5E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76DC20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1B9417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56F3DE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7A7951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72404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30FBE6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E08DCA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905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505949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66.1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223096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ycobacterium tuberculos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52B86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73</w:t>
            </w:r>
          </w:p>
        </w:tc>
        <w:tc>
          <w:tcPr>
            <w:tcW w:w="1027" w:type="dxa"/>
            <w:vAlign w:val="center"/>
          </w:tcPr>
          <w:p w14:paraId="41D412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6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FE5108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70C86F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B10AA3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95F378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77685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4E31D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7E311F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1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D357A5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8.7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7A413C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inetobacter sp. ADP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C96C88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2977</w:t>
            </w:r>
          </w:p>
        </w:tc>
        <w:tc>
          <w:tcPr>
            <w:tcW w:w="1027" w:type="dxa"/>
            <w:vAlign w:val="center"/>
          </w:tcPr>
          <w:p w14:paraId="2F97AEB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916B43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10AE30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6A345B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0B5707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97757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BA864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6343D1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20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D19BF7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8.2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FD396D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cteroides fragil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34EA90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7</w:t>
            </w:r>
          </w:p>
        </w:tc>
        <w:tc>
          <w:tcPr>
            <w:tcW w:w="1027" w:type="dxa"/>
            <w:vAlign w:val="center"/>
          </w:tcPr>
          <w:p w14:paraId="1BB7FD6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C818CF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363FCBD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9B4A65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25F0C4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319159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3681A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BC6C40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68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35A631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70.9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D98EFA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grobacterium tumefacien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F2FBD2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58</w:t>
            </w:r>
          </w:p>
        </w:tc>
        <w:tc>
          <w:tcPr>
            <w:tcW w:w="1027" w:type="dxa"/>
            <w:vAlign w:val="center"/>
          </w:tcPr>
          <w:p w14:paraId="1577697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5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114CE6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B50780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87AEED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F286B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04673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CBFEAD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9A1DC6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34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19042A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2.2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659596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Xanth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i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v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.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alvacear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CC7BD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6040</w:t>
            </w:r>
          </w:p>
        </w:tc>
        <w:tc>
          <w:tcPr>
            <w:tcW w:w="1027" w:type="dxa"/>
            <w:vAlign w:val="center"/>
          </w:tcPr>
          <w:p w14:paraId="55C6655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72A42C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9289B9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91A679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503B4E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11744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A3F3D7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724A46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89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3C44F3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17.9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D2019F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Yersinia pest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390236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32</w:t>
            </w:r>
          </w:p>
        </w:tc>
        <w:tc>
          <w:tcPr>
            <w:tcW w:w="1027" w:type="dxa"/>
            <w:vAlign w:val="center"/>
          </w:tcPr>
          <w:p w14:paraId="4BAAA27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2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C26D79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7CEE4D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5E58F1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2AFA8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4435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7DEDD2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BD63D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68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502B47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4.8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3D205F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kkermans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uciniphil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B3B61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9935</w:t>
            </w:r>
          </w:p>
        </w:tc>
        <w:tc>
          <w:tcPr>
            <w:tcW w:w="1027" w:type="dxa"/>
            <w:vAlign w:val="center"/>
          </w:tcPr>
          <w:p w14:paraId="20256D2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993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6D8D77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D8E616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72D180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80029F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4435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957165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D00DC2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36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5098D4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0.8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A7D5B2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achNOclostrid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An76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61E746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65654</w:t>
            </w:r>
          </w:p>
        </w:tc>
        <w:tc>
          <w:tcPr>
            <w:tcW w:w="1027" w:type="dxa"/>
            <w:vAlign w:val="center"/>
          </w:tcPr>
          <w:p w14:paraId="09657F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0655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5DBD53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EFC6F3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A3BE437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6AF01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4435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2D8639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27149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95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F13512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4.4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31DDE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naerotign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actatifermenta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BF4569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0404</w:t>
            </w:r>
          </w:p>
        </w:tc>
        <w:tc>
          <w:tcPr>
            <w:tcW w:w="1027" w:type="dxa"/>
            <w:vAlign w:val="center"/>
          </w:tcPr>
          <w:p w14:paraId="37AA73C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3924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127CD5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5FA8A0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543AC89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lastRenderedPageBreak/>
              <w:t>2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03EBA8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4435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18737D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B77238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5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49AD0C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4.6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247465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cteroides sp. An51A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3635E3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65640</w:t>
            </w:r>
          </w:p>
        </w:tc>
        <w:tc>
          <w:tcPr>
            <w:tcW w:w="1027" w:type="dxa"/>
            <w:vAlign w:val="center"/>
          </w:tcPr>
          <w:p w14:paraId="4622243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6D35F4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07592F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78DC53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4D4DD2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4435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534DDC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82D3FD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973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AF6CA1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6.6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8B3839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lavonifracto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An10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9CAEF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65537</w:t>
            </w:r>
          </w:p>
        </w:tc>
        <w:tc>
          <w:tcPr>
            <w:tcW w:w="1027" w:type="dxa"/>
            <w:vAlign w:val="center"/>
          </w:tcPr>
          <w:p w14:paraId="3955A0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4623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4EB42F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2E0BDE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993EA4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A8F192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42968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EC3EC7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D5282A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17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16AB46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8.8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596CF2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lebsiella pneumoniae subsp. Pneumoni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5968DF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2407</w:t>
            </w:r>
          </w:p>
        </w:tc>
        <w:tc>
          <w:tcPr>
            <w:tcW w:w="1027" w:type="dxa"/>
            <w:vAlign w:val="center"/>
          </w:tcPr>
          <w:p w14:paraId="5BD14B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75494E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C3787D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2E12C6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371C9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45753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F5AA1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2FBCA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13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087ACC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6.2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FFC7AD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lostridioide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difficil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401E34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96</w:t>
            </w:r>
          </w:p>
        </w:tc>
        <w:tc>
          <w:tcPr>
            <w:tcW w:w="1027" w:type="dxa"/>
            <w:vAlign w:val="center"/>
          </w:tcPr>
          <w:p w14:paraId="5777D0D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7088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A94741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CF5FF0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9629D3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7353E1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51454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09BB14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FEDB29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21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CE9EA2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2.9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4C7DDB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hrom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denitrifica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291744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02</w:t>
            </w:r>
          </w:p>
        </w:tc>
        <w:tc>
          <w:tcPr>
            <w:tcW w:w="1027" w:type="dxa"/>
            <w:vAlign w:val="center"/>
          </w:tcPr>
          <w:p w14:paraId="31265D2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7D04BB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00A3D0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4449A7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6E582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62977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DD96F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98D37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885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99DAA63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08.4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09E56D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lebsiell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xytoc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575EC1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1</w:t>
            </w:r>
          </w:p>
        </w:tc>
        <w:tc>
          <w:tcPr>
            <w:tcW w:w="1027" w:type="dxa"/>
            <w:vAlign w:val="center"/>
          </w:tcPr>
          <w:p w14:paraId="77EE14F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3A79BA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D71154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3D4826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A9B4D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62977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302E8F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1B0FF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94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E50AB1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9.0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7C1581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erratia marcescen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F5E55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15</w:t>
            </w:r>
          </w:p>
        </w:tc>
        <w:tc>
          <w:tcPr>
            <w:tcW w:w="1027" w:type="dxa"/>
            <w:vAlign w:val="center"/>
          </w:tcPr>
          <w:p w14:paraId="01128B6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1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F7B04B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1C673E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64A5BE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DB554D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66559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0836E8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D33148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168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BA6FB0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36.5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FF7F54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lebsiella pneumoni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689B38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3</w:t>
            </w:r>
          </w:p>
        </w:tc>
        <w:tc>
          <w:tcPr>
            <w:tcW w:w="1027" w:type="dxa"/>
            <w:vAlign w:val="center"/>
          </w:tcPr>
          <w:p w14:paraId="5BB9433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D549AE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8A0AD3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559D19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1CB6C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89147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414C6E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C1F12D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37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F21845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37.2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3DDC73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uman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E30F7E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70</w:t>
            </w:r>
          </w:p>
        </w:tc>
        <w:tc>
          <w:tcPr>
            <w:tcW w:w="1027" w:type="dxa"/>
            <w:vAlign w:val="center"/>
          </w:tcPr>
          <w:p w14:paraId="47A4229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ED0502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CD5BAE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721A29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06780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99737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DCBD5E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FD9EC0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34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6401AE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3.0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455451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plasm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hauliocol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6488B8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6427</w:t>
            </w:r>
          </w:p>
        </w:tc>
        <w:tc>
          <w:tcPr>
            <w:tcW w:w="1027" w:type="dxa"/>
            <w:vAlign w:val="center"/>
          </w:tcPr>
          <w:p w14:paraId="381C88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3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9BD439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0228AF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E6F6C8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3A4787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08202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7AEA1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179B2F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223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4D44FE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28.7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00B23E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plasm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actucae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ATCC 4919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66CD82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460</w:t>
            </w:r>
          </w:p>
        </w:tc>
        <w:tc>
          <w:tcPr>
            <w:tcW w:w="1027" w:type="dxa"/>
            <w:vAlign w:val="center"/>
          </w:tcPr>
          <w:p w14:paraId="38ACAFA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3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3DB539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AD5DA6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83B028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ADC96C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12921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B9086A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28A063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358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41D2E2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83.2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E8003D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plasm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lor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01FB37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51</w:t>
            </w:r>
          </w:p>
        </w:tc>
        <w:tc>
          <w:tcPr>
            <w:tcW w:w="1027" w:type="dxa"/>
            <w:vAlign w:val="center"/>
          </w:tcPr>
          <w:p w14:paraId="4B34685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3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494C85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5FF8AF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927F7B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D55C7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22438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EDCB5B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4330FD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30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5F331A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77.5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DC3996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plasm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ntomophil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3E0A27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49</w:t>
            </w:r>
          </w:p>
        </w:tc>
        <w:tc>
          <w:tcPr>
            <w:tcW w:w="1027" w:type="dxa"/>
            <w:vAlign w:val="center"/>
          </w:tcPr>
          <w:p w14:paraId="6BC582E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3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33C93D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E4A609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783485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27A782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31219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F5FA45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3307E5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29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66B963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9.5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86D8D5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enibacill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saden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DD373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7090</w:t>
            </w:r>
          </w:p>
        </w:tc>
        <w:tc>
          <w:tcPr>
            <w:tcW w:w="1027" w:type="dxa"/>
            <w:vAlign w:val="center"/>
          </w:tcPr>
          <w:p w14:paraId="440216B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24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F2E4CF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3D040F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6684CB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A52A88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32783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017D31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D097B2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565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FC6A603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55.5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2DBC44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Legionell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ainthelens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40626D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087</w:t>
            </w:r>
          </w:p>
        </w:tc>
        <w:tc>
          <w:tcPr>
            <w:tcW w:w="1027" w:type="dxa"/>
            <w:vAlign w:val="center"/>
          </w:tcPr>
          <w:p w14:paraId="6B0C1B4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A7E8C1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6DC067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75926F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2378B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36463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7F142D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D9E08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372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2C45A0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63.4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1BE38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plasm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yrphid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9895EE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5999</w:t>
            </w:r>
          </w:p>
        </w:tc>
        <w:tc>
          <w:tcPr>
            <w:tcW w:w="1027" w:type="dxa"/>
            <w:vAlign w:val="center"/>
          </w:tcPr>
          <w:p w14:paraId="1609F7B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3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7710BB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3925E14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1F19F1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D6FDE6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47104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7B350E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534B9E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03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2CD1EB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83.5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2207B7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ycoplasma homin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32C8E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8</w:t>
            </w:r>
          </w:p>
        </w:tc>
        <w:tc>
          <w:tcPr>
            <w:tcW w:w="1027" w:type="dxa"/>
            <w:vAlign w:val="center"/>
          </w:tcPr>
          <w:p w14:paraId="7F72AF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DCEFF5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694AA0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D41323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92F7F3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47528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E30D6F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2B3CE7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503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703C9E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44.9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765585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treptomyces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unaelact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5FAEF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35768</w:t>
            </w:r>
          </w:p>
        </w:tc>
        <w:tc>
          <w:tcPr>
            <w:tcW w:w="1027" w:type="dxa"/>
            <w:vAlign w:val="center"/>
          </w:tcPr>
          <w:p w14:paraId="76B2943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8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BEC62B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495E29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04B9F5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02BB91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78092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867CE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17500C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20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0AB097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65.8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C96DE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Fusobacterium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eriodontic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2EDCCF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60</w:t>
            </w:r>
          </w:p>
        </w:tc>
        <w:tc>
          <w:tcPr>
            <w:tcW w:w="1027" w:type="dxa"/>
            <w:vAlign w:val="center"/>
          </w:tcPr>
          <w:p w14:paraId="57DC000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DFB165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A2A789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522E83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734522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83011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D3FEAB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81C852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41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92D5A8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5.8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BF69E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Fusobacterium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ucleat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ubsp.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ucleat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F2583B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6856</w:t>
            </w:r>
          </w:p>
        </w:tc>
        <w:tc>
          <w:tcPr>
            <w:tcW w:w="1027" w:type="dxa"/>
            <w:vAlign w:val="center"/>
          </w:tcPr>
          <w:p w14:paraId="4D3BC77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960305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7B191B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A60A7D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91400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91753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F6DCC8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24CE7E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61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B6A83D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1.6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0504B3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coccus pyogene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3621F5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14</w:t>
            </w:r>
          </w:p>
        </w:tc>
        <w:tc>
          <w:tcPr>
            <w:tcW w:w="1027" w:type="dxa"/>
            <w:vAlign w:val="center"/>
          </w:tcPr>
          <w:p w14:paraId="765A67B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54A8A8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6B796D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22F3109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778D1C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11955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11593C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3D2AE6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504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47A7ED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32.6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A60BF8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Osocomial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CA01A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6654</w:t>
            </w:r>
          </w:p>
        </w:tc>
        <w:tc>
          <w:tcPr>
            <w:tcW w:w="1027" w:type="dxa"/>
            <w:vAlign w:val="center"/>
          </w:tcPr>
          <w:p w14:paraId="252EEB8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40E614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76378C5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C22CE6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E565C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11956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23034B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E6264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253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FB6B2E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08.5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EF968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itt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13A803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296</w:t>
            </w:r>
          </w:p>
        </w:tc>
        <w:tc>
          <w:tcPr>
            <w:tcW w:w="1027" w:type="dxa"/>
            <w:vAlign w:val="center"/>
          </w:tcPr>
          <w:p w14:paraId="4C54D7E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DEC902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341166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E1CEB6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680372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46729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FD0670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90D303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6515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9FE879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370.2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4A38F4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miN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MSH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1BB98B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74606</w:t>
            </w:r>
          </w:p>
        </w:tc>
        <w:tc>
          <w:tcPr>
            <w:tcW w:w="1027" w:type="dxa"/>
            <w:vAlign w:val="center"/>
          </w:tcPr>
          <w:p w14:paraId="04DD7D3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198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01A7D2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A960B8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304DB8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C65FA9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46744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F4C6AE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1AEC35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567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887BD43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554.3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A748E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myces sp.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47B6DD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31</w:t>
            </w:r>
          </w:p>
        </w:tc>
        <w:tc>
          <w:tcPr>
            <w:tcW w:w="1027" w:type="dxa"/>
            <w:vAlign w:val="center"/>
          </w:tcPr>
          <w:p w14:paraId="3E3152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8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53DB00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9B52D7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945FD5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D1583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53247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D6DE6A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C3566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845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7B9C9F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64.9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D84FF7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lostridium botulin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24934B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91</w:t>
            </w:r>
          </w:p>
        </w:tc>
        <w:tc>
          <w:tcPr>
            <w:tcW w:w="1027" w:type="dxa"/>
            <w:vAlign w:val="center"/>
          </w:tcPr>
          <w:p w14:paraId="4D7780E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8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C9921D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8D8D63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69E3D1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F9B90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73975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E0907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B7543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076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CABC4A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85.1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4A3AF6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aphylococcus aureu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68DDF8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80</w:t>
            </w:r>
          </w:p>
        </w:tc>
        <w:tc>
          <w:tcPr>
            <w:tcW w:w="1027" w:type="dxa"/>
            <w:vAlign w:val="center"/>
          </w:tcPr>
          <w:p w14:paraId="3BC4622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7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7F7648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E80B27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19E5B3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31EFE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90803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717C3A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5B8ECF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22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268057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92.8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BA68D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ordetella pertuss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F8E8D1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20</w:t>
            </w:r>
          </w:p>
        </w:tc>
        <w:tc>
          <w:tcPr>
            <w:tcW w:w="1027" w:type="dxa"/>
            <w:vAlign w:val="center"/>
          </w:tcPr>
          <w:p w14:paraId="3AC66F7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1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9ADE03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B90AEC2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A4A85E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80085A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95742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714261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B072D8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6496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D6B869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68.0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116245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pNOcytophag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nimors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97C27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188</w:t>
            </w:r>
          </w:p>
        </w:tc>
        <w:tc>
          <w:tcPr>
            <w:tcW w:w="1027" w:type="dxa"/>
            <w:vAlign w:val="center"/>
          </w:tcPr>
          <w:p w14:paraId="0B0D88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1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13D667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67A5C6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88D25E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9F448E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98923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B9D263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6D038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897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D244B8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39.3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472C1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orrel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iyamoto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179197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7466</w:t>
            </w:r>
          </w:p>
        </w:tc>
        <w:tc>
          <w:tcPr>
            <w:tcW w:w="1027" w:type="dxa"/>
            <w:vAlign w:val="center"/>
          </w:tcPr>
          <w:p w14:paraId="3DD1D34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5A217D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5488AE5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F38344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lastRenderedPageBreak/>
              <w:t>5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A39BB7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03096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3D8B45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B8C5D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5668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2EED20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71.1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EFC39A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icrobacter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olior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D3D613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4336</w:t>
            </w:r>
          </w:p>
        </w:tc>
        <w:tc>
          <w:tcPr>
            <w:tcW w:w="1027" w:type="dxa"/>
            <w:vAlign w:val="center"/>
          </w:tcPr>
          <w:p w14:paraId="46C8454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88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C160EF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6847C2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B054E6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59CBB4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06922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8C8623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A6BA06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579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DF58EE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176.6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076D9B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Thalassotale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uphylli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A8B90C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55234</w:t>
            </w:r>
          </w:p>
        </w:tc>
        <w:tc>
          <w:tcPr>
            <w:tcW w:w="1027" w:type="dxa"/>
            <w:vAlign w:val="center"/>
          </w:tcPr>
          <w:p w14:paraId="773F1FC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1814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BB1FEB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C7C494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39CCD2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177F05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08195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14D28C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8214F7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45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0F1D8B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6.1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91436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iNOrhizob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lilot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785E19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82</w:t>
            </w:r>
          </w:p>
        </w:tc>
        <w:tc>
          <w:tcPr>
            <w:tcW w:w="1027" w:type="dxa"/>
            <w:vAlign w:val="center"/>
          </w:tcPr>
          <w:p w14:paraId="662B7BF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10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D40DD7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0339CE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71369E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ED39A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11213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6CB3AE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D9F5B9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128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589F8D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248.2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91B238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hrom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B7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12F7F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82475</w:t>
            </w:r>
          </w:p>
        </w:tc>
        <w:tc>
          <w:tcPr>
            <w:tcW w:w="1027" w:type="dxa"/>
            <w:vAlign w:val="center"/>
          </w:tcPr>
          <w:p w14:paraId="463A98C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103F75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9F2433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717A99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1D174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11345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B629AE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0DE088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,174,45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0FA171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400.0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5554E8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Thermoanae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thaNOlic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JW 200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4B1BA0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09192</w:t>
            </w:r>
          </w:p>
        </w:tc>
        <w:tc>
          <w:tcPr>
            <w:tcW w:w="1027" w:type="dxa"/>
            <w:vAlign w:val="center"/>
          </w:tcPr>
          <w:p w14:paraId="613B62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5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E51248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F98F1C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E09E42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C82B57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11524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D775A8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6D913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,404,45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0C3B9FE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100.0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FC30CE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ntoe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gglomera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8D2ECA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9</w:t>
            </w:r>
          </w:p>
        </w:tc>
        <w:tc>
          <w:tcPr>
            <w:tcW w:w="1027" w:type="dxa"/>
            <w:vAlign w:val="center"/>
          </w:tcPr>
          <w:p w14:paraId="7ECCE03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333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4C25DE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F2A8E95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9806C7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ECDA67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18537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276D9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489842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976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A9FE94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45.9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3C5B84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hodococc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P1Y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33AD04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2308</w:t>
            </w:r>
          </w:p>
        </w:tc>
        <w:tc>
          <w:tcPr>
            <w:tcW w:w="1027" w:type="dxa"/>
            <w:vAlign w:val="center"/>
          </w:tcPr>
          <w:p w14:paraId="32545F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2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9E91DD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094B5E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EACBCE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3D89EE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27883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855A0D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8095C6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015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6A29FFA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68.4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840B02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elicobacter pylori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4B1F0B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0</w:t>
            </w:r>
          </w:p>
        </w:tc>
        <w:tc>
          <w:tcPr>
            <w:tcW w:w="1027" w:type="dxa"/>
            <w:vAlign w:val="center"/>
          </w:tcPr>
          <w:p w14:paraId="096CEA6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268912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6EF579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412E54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3F30C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30600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E2B6CD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2FC4F6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572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47ED23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57.0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053AA3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Wolbachia endosymbiont of Drosophil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nanass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4B54A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07502</w:t>
            </w:r>
          </w:p>
        </w:tc>
        <w:tc>
          <w:tcPr>
            <w:tcW w:w="1027" w:type="dxa"/>
            <w:vAlign w:val="center"/>
          </w:tcPr>
          <w:p w14:paraId="39E5F72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5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646D89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D14997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700340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DD94AF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33531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41D855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B919A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21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BDB1B3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92.0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FAF6F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mpbellii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DS40M4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85C65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88888</w:t>
            </w:r>
          </w:p>
        </w:tc>
        <w:tc>
          <w:tcPr>
            <w:tcW w:w="1027" w:type="dxa"/>
            <w:vAlign w:val="center"/>
          </w:tcPr>
          <w:p w14:paraId="5BB2239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C0CAB4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F71E16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A4F502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FC3BD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36262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33CE6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272DBF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842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B6CBD6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67.5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5AA5D1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annheim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varigen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3C1982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5404</w:t>
            </w:r>
          </w:p>
        </w:tc>
        <w:tc>
          <w:tcPr>
            <w:tcW w:w="1027" w:type="dxa"/>
            <w:vAlign w:val="center"/>
          </w:tcPr>
          <w:p w14:paraId="44F60CA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598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E50DE6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64E3F4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EE1E6A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B5B007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2867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D2DC70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039EDD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9650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965A90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22.2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C11F7D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chrobactr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intermedi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85DB0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4625</w:t>
            </w:r>
          </w:p>
        </w:tc>
        <w:tc>
          <w:tcPr>
            <w:tcW w:w="1027" w:type="dxa"/>
            <w:vAlign w:val="center"/>
          </w:tcPr>
          <w:p w14:paraId="4D47E2B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2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9D1F26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A343E4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2DE4E0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565189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5708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26D713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B9BFC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17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A31BD7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3.5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13D922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Neisseri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goNOrrhoe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21DF1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5</w:t>
            </w:r>
          </w:p>
        </w:tc>
        <w:tc>
          <w:tcPr>
            <w:tcW w:w="1027" w:type="dxa"/>
            <w:vAlign w:val="center"/>
          </w:tcPr>
          <w:p w14:paraId="21D6538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64E703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242FE4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146287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B8C6FF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6787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5B0632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AD86B6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2559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B9DADB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633.6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B1DB75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ldicellulosirupto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hangbai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E0E91F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22016</w:t>
            </w:r>
          </w:p>
        </w:tc>
        <w:tc>
          <w:tcPr>
            <w:tcW w:w="1027" w:type="dxa"/>
            <w:vAlign w:val="center"/>
          </w:tcPr>
          <w:p w14:paraId="50028E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00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D14CE8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32AC7E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F210A3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1908F9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8043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1E201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66737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939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0D9113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18.0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2756CB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revundi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diminut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DD8F30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3</w:t>
            </w:r>
          </w:p>
        </w:tc>
        <w:tc>
          <w:tcPr>
            <w:tcW w:w="1027" w:type="dxa"/>
            <w:vAlign w:val="center"/>
          </w:tcPr>
          <w:p w14:paraId="06EF92F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127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FE584F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9F6BBA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B43D06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39E869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8053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39EF94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4CE9E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443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59B7A3E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365.9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8AD4B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Bacillus subtilis subsp.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pizizenii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ATCC 663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B39494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6241</w:t>
            </w:r>
          </w:p>
        </w:tc>
        <w:tc>
          <w:tcPr>
            <w:tcW w:w="1027" w:type="dxa"/>
            <w:vAlign w:val="center"/>
          </w:tcPr>
          <w:p w14:paraId="5FBDF5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8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5794FC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42A624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98A6D4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E902F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9491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C7C91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1EDA4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010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4BFC4E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99.8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BF2F15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gille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220B13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7828</w:t>
            </w:r>
          </w:p>
        </w:tc>
        <w:tc>
          <w:tcPr>
            <w:tcW w:w="1027" w:type="dxa"/>
            <w:vAlign w:val="center"/>
          </w:tcPr>
          <w:p w14:paraId="2B3BE1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33B474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86D42A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908544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F96A4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3614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1385C1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A32814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,000,846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7E974CB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300.0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D6748D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al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livari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E61849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90919</w:t>
            </w:r>
          </w:p>
        </w:tc>
        <w:tc>
          <w:tcPr>
            <w:tcW w:w="1027" w:type="dxa"/>
            <w:vAlign w:val="center"/>
          </w:tcPr>
          <w:p w14:paraId="0E29838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4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9A8B67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564C002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2A2124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EA4D87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3895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510DB1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2B1F26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443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FADF6B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73.7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FDFCB3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taphylococcus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seudintermedi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784B27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3734</w:t>
            </w:r>
          </w:p>
        </w:tc>
        <w:tc>
          <w:tcPr>
            <w:tcW w:w="1027" w:type="dxa"/>
            <w:vAlign w:val="center"/>
          </w:tcPr>
          <w:p w14:paraId="58BE2CE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7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2CD9F4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C006D5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526FCA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3B814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4941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7F1673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311440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4931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86BB05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29.5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658AD6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al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ulfidaer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3004FC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5553</w:t>
            </w:r>
          </w:p>
        </w:tc>
        <w:tc>
          <w:tcPr>
            <w:tcW w:w="1027" w:type="dxa"/>
            <w:vAlign w:val="center"/>
          </w:tcPr>
          <w:p w14:paraId="2E019AE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4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EA145D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BCAA97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76EA91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7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B58FFE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5098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05E8ED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699EDD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82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0A4581E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49.9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7957B6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sych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KH172YL6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CACA56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517899</w:t>
            </w:r>
          </w:p>
        </w:tc>
        <w:tc>
          <w:tcPr>
            <w:tcW w:w="1027" w:type="dxa"/>
            <w:vAlign w:val="center"/>
          </w:tcPr>
          <w:p w14:paraId="7652C2C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9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0071C0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7D1C76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8D4C05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4E33E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5408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CF08BB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32CD1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602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980769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10.0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052EBC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al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xial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82C187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5555</w:t>
            </w:r>
          </w:p>
        </w:tc>
        <w:tc>
          <w:tcPr>
            <w:tcW w:w="1027" w:type="dxa"/>
            <w:vAlign w:val="center"/>
          </w:tcPr>
          <w:p w14:paraId="7EB392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4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9F5051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EF7209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5DCB30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ECC2AB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56059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98FAA4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783A8E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084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0F27FB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65.3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21AE10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phing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ucimobil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C38B1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689</w:t>
            </w:r>
          </w:p>
        </w:tc>
        <w:tc>
          <w:tcPr>
            <w:tcW w:w="1027" w:type="dxa"/>
            <w:vAlign w:val="center"/>
          </w:tcPr>
          <w:p w14:paraId="0609C5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68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FEC153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761CFD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9AA4ED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59F96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66447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656D08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B8ADE3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383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97B40D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410.8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8734A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lebsiella sp. PO55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A078F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72757</w:t>
            </w:r>
          </w:p>
        </w:tc>
        <w:tc>
          <w:tcPr>
            <w:tcW w:w="1027" w:type="dxa"/>
            <w:vAlign w:val="center"/>
          </w:tcPr>
          <w:p w14:paraId="3F05D86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E4AD1D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860C9A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E6F730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49C9A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69700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6D47B7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09104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08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466D647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03.3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DB53B7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revundi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aejangsan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CB6600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88932</w:t>
            </w:r>
          </w:p>
        </w:tc>
        <w:tc>
          <w:tcPr>
            <w:tcW w:w="1027" w:type="dxa"/>
            <w:vAlign w:val="center"/>
          </w:tcPr>
          <w:p w14:paraId="5B8FB24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127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2B6582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1683DB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423E9D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0CE104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74959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C5453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A08EE0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605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53A126F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5.9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8618F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urkholder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seudomalle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1CDE82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450</w:t>
            </w:r>
          </w:p>
        </w:tc>
        <w:tc>
          <w:tcPr>
            <w:tcW w:w="1027" w:type="dxa"/>
            <w:vAlign w:val="center"/>
          </w:tcPr>
          <w:p w14:paraId="5350BD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200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B8DFE7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BAA536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715C7C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99D7BF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76748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9A8F9A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27DAC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29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2A4891E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8.5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D12ACD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Enter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ormaeche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07D244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8836</w:t>
            </w:r>
          </w:p>
        </w:tc>
        <w:tc>
          <w:tcPr>
            <w:tcW w:w="1027" w:type="dxa"/>
            <w:vAlign w:val="center"/>
          </w:tcPr>
          <w:p w14:paraId="2BE644F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BEF700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CC8E1C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04F58F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F1594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76748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9DD0AF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ONT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FFA8AF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02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39B1C22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0.5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3713F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reund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AA7D22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6</w:t>
            </w:r>
          </w:p>
        </w:tc>
        <w:tc>
          <w:tcPr>
            <w:tcW w:w="1027" w:type="dxa"/>
            <w:vAlign w:val="center"/>
          </w:tcPr>
          <w:p w14:paraId="7336634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88AB83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DE9F3F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18A6F0D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6D324C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ERR114095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D37DFE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396994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64922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383479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bCs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sz w:val="20"/>
                <w:szCs w:val="20"/>
              </w:rPr>
              <w:t xml:space="preserve">823.6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E5EE7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i/>
                <w:color w:val="000000"/>
                <w:kern w:val="0"/>
                <w:sz w:val="20"/>
                <w:szCs w:val="20"/>
              </w:rPr>
              <w:t>Staphylococcus aureu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9D438C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1280</w:t>
            </w:r>
          </w:p>
        </w:tc>
        <w:tc>
          <w:tcPr>
            <w:tcW w:w="1027" w:type="dxa"/>
            <w:vAlign w:val="center"/>
          </w:tcPr>
          <w:p w14:paraId="6D92A81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127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E487CD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C228AE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341E70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lastRenderedPageBreak/>
              <w:t>8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248171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35416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2AB6FC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5EC17A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056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D5382E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57.4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7D0FA8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treptococcus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obrin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7290D5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10</w:t>
            </w:r>
          </w:p>
        </w:tc>
        <w:tc>
          <w:tcPr>
            <w:tcW w:w="1027" w:type="dxa"/>
            <w:vAlign w:val="center"/>
          </w:tcPr>
          <w:p w14:paraId="3CF2018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B3144A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04E19E5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436FB5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8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C55CA8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54321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248135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21A7FD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395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DA649E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11.0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F6DC64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ju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15CAE2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0215</w:t>
            </w:r>
          </w:p>
        </w:tc>
        <w:tc>
          <w:tcPr>
            <w:tcW w:w="1027" w:type="dxa"/>
            <w:vAlign w:val="center"/>
          </w:tcPr>
          <w:p w14:paraId="6B9284A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EF8F7F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90D198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F444B9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A13F0A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59994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A046E5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708FAF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80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E915C0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7.4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9855C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Campyl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upsali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C2760D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080</w:t>
            </w:r>
          </w:p>
        </w:tc>
        <w:tc>
          <w:tcPr>
            <w:tcW w:w="1027" w:type="dxa"/>
            <w:vAlign w:val="center"/>
          </w:tcPr>
          <w:p w14:paraId="3DB9EC3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0A8067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C5560E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69984D9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A8A37C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80242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38A70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10DF3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806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F36C02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14.9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276FB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tinomyce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lack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9A0FAD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2774</w:t>
            </w:r>
          </w:p>
        </w:tc>
        <w:tc>
          <w:tcPr>
            <w:tcW w:w="1027" w:type="dxa"/>
            <w:vAlign w:val="center"/>
          </w:tcPr>
          <w:p w14:paraId="2FC363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5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5D08A4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3948AF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273E7E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39506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80570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72083D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56E48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552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2E0A40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47.5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F0183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Mycoplasm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yorhin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822635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00</w:t>
            </w:r>
          </w:p>
        </w:tc>
        <w:tc>
          <w:tcPr>
            <w:tcW w:w="1027" w:type="dxa"/>
            <w:vAlign w:val="center"/>
          </w:tcPr>
          <w:p w14:paraId="4A4ADE7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544985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CD54EB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4A4AF6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CEAC63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85749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5C1CD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70495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5380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5E231EE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96.4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1A22C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rtonell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graham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595480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045</w:t>
            </w:r>
          </w:p>
        </w:tc>
        <w:tc>
          <w:tcPr>
            <w:tcW w:w="1027" w:type="dxa"/>
            <w:vAlign w:val="center"/>
          </w:tcPr>
          <w:p w14:paraId="7AF88CE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7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C4276D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C40E2C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E38FEE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B97772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88308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CC3C70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DB7FF1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554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6C0CB4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13.7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D431AB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Helic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ustel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263BF1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7</w:t>
            </w:r>
          </w:p>
        </w:tc>
        <w:tc>
          <w:tcPr>
            <w:tcW w:w="1027" w:type="dxa"/>
            <w:vAlign w:val="center"/>
          </w:tcPr>
          <w:p w14:paraId="37A7619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B580EE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0475C1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049AA5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5198E2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94098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070066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4B25DC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2137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9C49CB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50.6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6BC26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elicobacter pullor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B2704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5818</w:t>
            </w:r>
          </w:p>
        </w:tc>
        <w:tc>
          <w:tcPr>
            <w:tcW w:w="1027" w:type="dxa"/>
            <w:vAlign w:val="center"/>
          </w:tcPr>
          <w:p w14:paraId="42F180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5D4D04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5B6338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CA46A1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A87EE9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194099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BD9140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1E371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552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D7E2F2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12.7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CE49E8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Clostridium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raputrific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9A257F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363</w:t>
            </w:r>
          </w:p>
        </w:tc>
        <w:tc>
          <w:tcPr>
            <w:tcW w:w="1027" w:type="dxa"/>
            <w:vAlign w:val="center"/>
          </w:tcPr>
          <w:p w14:paraId="24157E0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8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791214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62B66E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9E3854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87BE5D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2565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42CE05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8A739C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110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2606EC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59.2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8864F7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ocuri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ose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3A432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75</w:t>
            </w:r>
          </w:p>
        </w:tc>
        <w:tc>
          <w:tcPr>
            <w:tcW w:w="1027" w:type="dxa"/>
            <w:vAlign w:val="center"/>
          </w:tcPr>
          <w:p w14:paraId="2D38CD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49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723DEE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260C7E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A16EF0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CDBB95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2584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462902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442106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684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57CE5A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82.8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38369D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hrom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xylosoxida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380816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5698</w:t>
            </w:r>
          </w:p>
        </w:tc>
        <w:tc>
          <w:tcPr>
            <w:tcW w:w="1027" w:type="dxa"/>
            <w:vAlign w:val="center"/>
          </w:tcPr>
          <w:p w14:paraId="63F1F3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405823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A02017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5E0C50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AF4542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4685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A4BFF4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08D34B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093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42C15DE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57.0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A4FA0C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young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BD7651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3448</w:t>
            </w:r>
          </w:p>
        </w:tc>
        <w:tc>
          <w:tcPr>
            <w:tcW w:w="1027" w:type="dxa"/>
            <w:vAlign w:val="center"/>
          </w:tcPr>
          <w:p w14:paraId="214E97D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F242DE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280514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9FEE017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1E78C2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14685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AF7832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470A0E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949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FDA91D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27.1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F1ACF7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tinobacill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quul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295A53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8</w:t>
            </w:r>
          </w:p>
        </w:tc>
        <w:tc>
          <w:tcPr>
            <w:tcW w:w="1027" w:type="dxa"/>
            <w:vAlign w:val="center"/>
          </w:tcPr>
          <w:p w14:paraId="31F0873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38077C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0E6077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FBBFDC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A033FA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2550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9AD3E9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646C9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69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4A63DE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51.1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8A1D56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Helic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ennelli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385C9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5</w:t>
            </w:r>
          </w:p>
        </w:tc>
        <w:tc>
          <w:tcPr>
            <w:tcW w:w="1027" w:type="dxa"/>
            <w:vAlign w:val="center"/>
          </w:tcPr>
          <w:p w14:paraId="5E85C8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D632DE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D24B1D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3B9FBD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0FF07D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3778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2DCF82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228043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373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435D5D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3.4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058A31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Campyl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ureolytic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375A65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27</w:t>
            </w:r>
          </w:p>
        </w:tc>
        <w:tc>
          <w:tcPr>
            <w:tcW w:w="1027" w:type="dxa"/>
            <w:vAlign w:val="center"/>
          </w:tcPr>
          <w:p w14:paraId="337B0A2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9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242863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199D54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3C7839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80FDC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3784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385076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17A59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564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DC793B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343.0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C7A60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Helic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naed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DCCF96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3</w:t>
            </w:r>
          </w:p>
        </w:tc>
        <w:tc>
          <w:tcPr>
            <w:tcW w:w="1027" w:type="dxa"/>
            <w:vAlign w:val="center"/>
          </w:tcPr>
          <w:p w14:paraId="6B88F4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01E9DD6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0952662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5973FD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679BEF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4664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79F5D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7BF91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2270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B5020E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82.6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C0A114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tinomyce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owell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945E42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2771</w:t>
            </w:r>
          </w:p>
        </w:tc>
        <w:tc>
          <w:tcPr>
            <w:tcW w:w="1027" w:type="dxa"/>
            <w:vAlign w:val="center"/>
          </w:tcPr>
          <w:p w14:paraId="694F774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5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89FABF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EBBB66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4EE368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1AF748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24667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3150B9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96AAF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932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CE6ECF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355.0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21DA0F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higella boydii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5B5DA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21</w:t>
            </w:r>
          </w:p>
        </w:tc>
        <w:tc>
          <w:tcPr>
            <w:tcW w:w="1027" w:type="dxa"/>
            <w:vAlign w:val="center"/>
          </w:tcPr>
          <w:p w14:paraId="1C9BDDA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2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2944F8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4DD89E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25238E7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75DF6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43287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AD1B3C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9EA673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89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087140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61.8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91849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lcoacetic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3C1EDD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71</w:t>
            </w:r>
          </w:p>
        </w:tc>
        <w:tc>
          <w:tcPr>
            <w:tcW w:w="1027" w:type="dxa"/>
            <w:vAlign w:val="center"/>
          </w:tcPr>
          <w:p w14:paraId="71CF02A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DA6036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9D00B9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200CDB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3E1D5E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3202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9D7DDA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95E33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983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DF3DA16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70.4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F02649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eisseria gonorrhoe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9D9022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5</w:t>
            </w:r>
          </w:p>
        </w:tc>
        <w:tc>
          <w:tcPr>
            <w:tcW w:w="1027" w:type="dxa"/>
            <w:vAlign w:val="center"/>
          </w:tcPr>
          <w:p w14:paraId="7533F56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55A071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20111C6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D59D68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A87F31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3204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C8602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C0DD74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22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A09A13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18.4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7E7A27D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Listeri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innocu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F588A0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42</w:t>
            </w:r>
          </w:p>
        </w:tc>
        <w:tc>
          <w:tcPr>
            <w:tcW w:w="1027" w:type="dxa"/>
            <w:vAlign w:val="center"/>
          </w:tcPr>
          <w:p w14:paraId="72B302B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3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87CACE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E10DC5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E13B13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481A3F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3209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C7BAA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F560D3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46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344D9C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299.8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363A4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lostridium terti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0A4CA3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59</w:t>
            </w:r>
          </w:p>
        </w:tc>
        <w:tc>
          <w:tcPr>
            <w:tcW w:w="1027" w:type="dxa"/>
            <w:vAlign w:val="center"/>
          </w:tcPr>
          <w:p w14:paraId="4CEF732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8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922909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BC9D08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7E21BB9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84E566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3213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056AC1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814473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176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CFDF66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75.9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5E2D6A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Vibrio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urniss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A5236D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494</w:t>
            </w:r>
          </w:p>
        </w:tc>
        <w:tc>
          <w:tcPr>
            <w:tcW w:w="1027" w:type="dxa"/>
            <w:vAlign w:val="center"/>
          </w:tcPr>
          <w:p w14:paraId="7F0E8BF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6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C1CE6A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5ACEE9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85119D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A5833C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3241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4C8276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D9C4B6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451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006402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62.7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AD7204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tinobacill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leuropneumoni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9FE526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5</w:t>
            </w:r>
          </w:p>
        </w:tc>
        <w:tc>
          <w:tcPr>
            <w:tcW w:w="1027" w:type="dxa"/>
            <w:vAlign w:val="center"/>
          </w:tcPr>
          <w:p w14:paraId="6CAB467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1BB9E1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907207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649D19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8FADB0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54305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AB0C24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A1AF76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6847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7935A0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60.5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AF0BBC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hewanell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utrefacie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06136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4</w:t>
            </w:r>
          </w:p>
        </w:tc>
        <w:tc>
          <w:tcPr>
            <w:tcW w:w="1027" w:type="dxa"/>
            <w:vAlign w:val="center"/>
          </w:tcPr>
          <w:p w14:paraId="1C64ADA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D66BA5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CDBDFEC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175BAB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C89DD6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274907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FFE50E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A720A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224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40307A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80.09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348F13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ycobacteroide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bscess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05AFEF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6809</w:t>
            </w:r>
          </w:p>
        </w:tc>
        <w:tc>
          <w:tcPr>
            <w:tcW w:w="1027" w:type="dxa"/>
            <w:vAlign w:val="center"/>
          </w:tcPr>
          <w:p w14:paraId="5DF3E26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6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040B13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4A3B6C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A2A69A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82319E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77245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5A6B48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76761B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190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41BE9A5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94.1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DDF1BB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oser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336D48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5</w:t>
            </w:r>
          </w:p>
        </w:tc>
        <w:tc>
          <w:tcPr>
            <w:tcW w:w="1027" w:type="dxa"/>
            <w:vAlign w:val="center"/>
          </w:tcPr>
          <w:p w14:paraId="79834C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D1408D5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5C1DFF9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7A8FE7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936D7D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77246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80377A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811F0A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904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349E5D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922.9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504867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tinobacill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ure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9A8212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23</w:t>
            </w:r>
          </w:p>
        </w:tc>
        <w:tc>
          <w:tcPr>
            <w:tcW w:w="1027" w:type="dxa"/>
            <w:vAlign w:val="center"/>
          </w:tcPr>
          <w:p w14:paraId="620CDAC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71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23165E0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2F7C282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5E32D0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7444CD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84169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244133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8A219C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61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DC4616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40.8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1D9926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Neisseri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lactamic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2D20EB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6</w:t>
            </w:r>
          </w:p>
        </w:tc>
        <w:tc>
          <w:tcPr>
            <w:tcW w:w="1027" w:type="dxa"/>
            <w:vAlign w:val="center"/>
          </w:tcPr>
          <w:p w14:paraId="6F8AB2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7012BB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E5E89B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5EDCEB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F1F317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ERR91053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ABA9C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41CFDE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2267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745FDB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10.6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323D53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coccus sanguin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0B7502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5</w:t>
            </w:r>
          </w:p>
        </w:tc>
        <w:tc>
          <w:tcPr>
            <w:tcW w:w="1027" w:type="dxa"/>
            <w:vAlign w:val="center"/>
          </w:tcPr>
          <w:p w14:paraId="738A082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168D92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4EF337F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BD75E8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051F12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216307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29D410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5D49D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627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8BAAA7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03.6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C2B7C1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cillus licheniformis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B45444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02</w:t>
            </w:r>
          </w:p>
        </w:tc>
        <w:tc>
          <w:tcPr>
            <w:tcW w:w="1027" w:type="dxa"/>
            <w:vAlign w:val="center"/>
          </w:tcPr>
          <w:p w14:paraId="7B59D0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8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3F9A139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2D916F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7975139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313D97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256050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B8B6BD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EB448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657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542E8E7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40.3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2EDC2F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cteroide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vulgat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65DE19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21</w:t>
            </w:r>
          </w:p>
        </w:tc>
        <w:tc>
          <w:tcPr>
            <w:tcW w:w="1027" w:type="dxa"/>
            <w:vAlign w:val="center"/>
          </w:tcPr>
          <w:p w14:paraId="3AA41F7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1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559031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955F4B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D52309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lastRenderedPageBreak/>
              <w:t>12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51EA8D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292502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43FE90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2DB1F0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763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B427B5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22.1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08318C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lostridium botulinum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05AE93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91</w:t>
            </w:r>
          </w:p>
        </w:tc>
        <w:tc>
          <w:tcPr>
            <w:tcW w:w="1027" w:type="dxa"/>
            <w:vAlign w:val="center"/>
          </w:tcPr>
          <w:p w14:paraId="7AB1585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8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096EED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5D0DE1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19AE4C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E48989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17623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212A5F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0757E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785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67BF33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704.6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C2E869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rnobacter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iner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FEED6C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73423</w:t>
            </w:r>
          </w:p>
        </w:tc>
        <w:tc>
          <w:tcPr>
            <w:tcW w:w="1027" w:type="dxa"/>
            <w:vAlign w:val="center"/>
          </w:tcPr>
          <w:p w14:paraId="78B179E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74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B9ECAA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3C0313E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8E5743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5A7797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18094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4EB486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146966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6430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C03C8BA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08.6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83857F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seudarth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hlorophenolic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4939B1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5085</w:t>
            </w:r>
          </w:p>
        </w:tc>
        <w:tc>
          <w:tcPr>
            <w:tcW w:w="1027" w:type="dxa"/>
            <w:vAlign w:val="center"/>
          </w:tcPr>
          <w:p w14:paraId="1DB26F1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74299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15CB11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BDE44A7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5D20510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BD0480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18143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06875B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27884F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04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490990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31.3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A4C1B2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hodococc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ercolat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4B9B38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5461</w:t>
            </w:r>
          </w:p>
        </w:tc>
        <w:tc>
          <w:tcPr>
            <w:tcW w:w="1027" w:type="dxa"/>
            <w:vAlign w:val="center"/>
          </w:tcPr>
          <w:p w14:paraId="132A1E0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2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1CE213F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677E8A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8FCA18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ECE3A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18158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8A5F9C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26C9F5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661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C288D3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02.5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ABF3A7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mycolatopsi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iigat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53206B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69932</w:t>
            </w:r>
          </w:p>
        </w:tc>
        <w:tc>
          <w:tcPr>
            <w:tcW w:w="1027" w:type="dxa"/>
            <w:vAlign w:val="center"/>
          </w:tcPr>
          <w:p w14:paraId="5B38C2D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1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B97B7EE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865C57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125E5B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5E9EE5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23693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A69C2F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66885F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164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2E9576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74.70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CCC285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hrom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sp. MFA1 R4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F33BA5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881016</w:t>
            </w:r>
          </w:p>
        </w:tc>
        <w:tc>
          <w:tcPr>
            <w:tcW w:w="1027" w:type="dxa"/>
            <w:vAlign w:val="center"/>
          </w:tcPr>
          <w:p w14:paraId="4E7F77D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22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B243DD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4AA0A7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356187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8F54EB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23713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55D9B93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CA455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1416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7727D0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69.5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E34477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Terriglob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ose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6A6A8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92734</w:t>
            </w:r>
          </w:p>
        </w:tc>
        <w:tc>
          <w:tcPr>
            <w:tcW w:w="1027" w:type="dxa"/>
            <w:vAlign w:val="center"/>
          </w:tcPr>
          <w:p w14:paraId="628AC6C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9273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0F9A7E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04344D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A5FC1F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6A0B3B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424487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E1B810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030C34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833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9BF9A5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93.8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6919E1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radyrhizob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rythrophle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B6B2DB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37360</w:t>
            </w:r>
          </w:p>
        </w:tc>
        <w:tc>
          <w:tcPr>
            <w:tcW w:w="1027" w:type="dxa"/>
            <w:vAlign w:val="center"/>
          </w:tcPr>
          <w:p w14:paraId="59C7049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7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30775E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69B929DA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FB398E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7FCEE3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165186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D4BA53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A0D5A9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337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D59FEA4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8.0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08ACFF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rhizob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loti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859104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81</w:t>
            </w:r>
          </w:p>
        </w:tc>
        <w:tc>
          <w:tcPr>
            <w:tcW w:w="1027" w:type="dxa"/>
            <w:vAlign w:val="center"/>
          </w:tcPr>
          <w:p w14:paraId="3BD2033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828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2D2BD69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744A04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7F877FB0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C3A7E9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16545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B1675C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7B19C8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728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3CFA2B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30.7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FA229F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Mesorhizob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ustralicum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B318AC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36018</w:t>
            </w:r>
          </w:p>
        </w:tc>
        <w:tc>
          <w:tcPr>
            <w:tcW w:w="1027" w:type="dxa"/>
            <w:vAlign w:val="center"/>
          </w:tcPr>
          <w:p w14:paraId="76A5D33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8287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2A5373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4333077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EC5DFC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8274F5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32024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71B288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7EE82C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47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41D08D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46.97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8E9823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Mycoplasma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yopneumonia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1363F5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9</w:t>
            </w:r>
          </w:p>
        </w:tc>
        <w:tc>
          <w:tcPr>
            <w:tcW w:w="1027" w:type="dxa"/>
            <w:vAlign w:val="center"/>
          </w:tcPr>
          <w:p w14:paraId="3928DD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3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FB30E2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A1C4ED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7B27903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34D9299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582990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A1CE32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143984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5413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935A359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19.1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9C8791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Clostridium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eijerinck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AD9D5C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20</w:t>
            </w:r>
          </w:p>
        </w:tc>
        <w:tc>
          <w:tcPr>
            <w:tcW w:w="1027" w:type="dxa"/>
            <w:vAlign w:val="center"/>
          </w:tcPr>
          <w:p w14:paraId="01E9E6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8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5347FE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1004A6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B08565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9E65C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6256365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580C3E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7E78D4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473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9244811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62.7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2FED9B8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ldicellulosirupto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esc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97369D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1899</w:t>
            </w:r>
          </w:p>
        </w:tc>
        <w:tc>
          <w:tcPr>
            <w:tcW w:w="1027" w:type="dxa"/>
            <w:vAlign w:val="center"/>
          </w:tcPr>
          <w:p w14:paraId="6BB0765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400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BB8862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507B1798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33269F2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017224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07282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728C0FC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24658C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6049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FC7A99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40.4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9C12E7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alanaerobium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ongolense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3216A3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121</w:t>
            </w:r>
          </w:p>
        </w:tc>
        <w:tc>
          <w:tcPr>
            <w:tcW w:w="1027" w:type="dxa"/>
            <w:vAlign w:val="center"/>
          </w:tcPr>
          <w:p w14:paraId="43F3D28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33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BDFB6F7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0B8BBEED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1D44F16C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8EE6F7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13541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E37CB2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D7A63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948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B3B897F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378.16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616800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cidovorax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ull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839D9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80869</w:t>
            </w:r>
          </w:p>
        </w:tc>
        <w:tc>
          <w:tcPr>
            <w:tcW w:w="1027" w:type="dxa"/>
            <w:vAlign w:val="center"/>
          </w:tcPr>
          <w:p w14:paraId="4E63220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91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4C1CE50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748F51C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B283B1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170265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637788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67BC5E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563F0C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0580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618F588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01.7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6904A2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Helic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aguin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87AB68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548018</w:t>
            </w:r>
          </w:p>
        </w:tc>
        <w:tc>
          <w:tcPr>
            <w:tcW w:w="1027" w:type="dxa"/>
            <w:vAlign w:val="center"/>
          </w:tcPr>
          <w:p w14:paraId="56B84D0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0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776EE68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764ECE49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39409C01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7EAD971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796787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4897D0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98E808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227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AE5DF7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108.3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1FB9931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orreliella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urgdorfer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D4CDD8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9</w:t>
            </w:r>
          </w:p>
        </w:tc>
        <w:tc>
          <w:tcPr>
            <w:tcW w:w="1027" w:type="dxa"/>
            <w:vAlign w:val="center"/>
          </w:tcPr>
          <w:p w14:paraId="78DB6DC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4895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50EDD5C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A8C8474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484CCBBE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7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531105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175749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064D9F8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AEE769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580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947F8D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06.9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922FBB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haemolyticu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0E20907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9430</w:t>
            </w:r>
          </w:p>
        </w:tc>
        <w:tc>
          <w:tcPr>
            <w:tcW w:w="1027" w:type="dxa"/>
            <w:vAlign w:val="center"/>
          </w:tcPr>
          <w:p w14:paraId="125353B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1C05513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E713063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BC24C1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57ED715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27058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B22A4F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B1EBF8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5496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5A6F2FD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597.8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0C4B64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Xanthomona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vasicola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59221A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459</w:t>
            </w:r>
          </w:p>
        </w:tc>
        <w:tc>
          <w:tcPr>
            <w:tcW w:w="1027" w:type="dxa"/>
            <w:vAlign w:val="center"/>
          </w:tcPr>
          <w:p w14:paraId="0222E02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3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0EFE578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19927005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675A1BFB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6F05A1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281303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4DBD833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A5ED04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1916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2694010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844.92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3ACB5A7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Deinococcus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wulumuqiensi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65B3B7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80427</w:t>
            </w:r>
          </w:p>
        </w:tc>
        <w:tc>
          <w:tcPr>
            <w:tcW w:w="1027" w:type="dxa"/>
            <w:vAlign w:val="center"/>
          </w:tcPr>
          <w:p w14:paraId="1505E83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298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EAACD4B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no</w:t>
            </w:r>
          </w:p>
        </w:tc>
      </w:tr>
      <w:tr w:rsidR="00AE3F8E" w:rsidRPr="00BD3E14" w14:paraId="2A40A57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1E02505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2EF8E2F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29256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1D27254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1CCB8B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93819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5D7A56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382.05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CF1B84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almonella enterica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037C52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8901</w:t>
            </w:r>
          </w:p>
        </w:tc>
        <w:tc>
          <w:tcPr>
            <w:tcW w:w="1027" w:type="dxa"/>
            <w:vAlign w:val="center"/>
          </w:tcPr>
          <w:p w14:paraId="369239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90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22A4E061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02D45FA0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D193B06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1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BFA18C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293937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494EAE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0044F4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215678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062027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066.0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B05D83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reptococcus agalactia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A43896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11</w:t>
            </w:r>
          </w:p>
        </w:tc>
        <w:tc>
          <w:tcPr>
            <w:tcW w:w="1027" w:type="dxa"/>
            <w:vAlign w:val="center"/>
          </w:tcPr>
          <w:p w14:paraId="4BFBD03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0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670DCD4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6DB9C261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8652FDA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2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4CE996EA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36601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84F5BE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784D4E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31434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DE7852C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66.13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55EC9CC2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scherichia coli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7146AC0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2</w:t>
            </w:r>
          </w:p>
        </w:tc>
        <w:tc>
          <w:tcPr>
            <w:tcW w:w="1027" w:type="dxa"/>
            <w:vAlign w:val="center"/>
          </w:tcPr>
          <w:p w14:paraId="3F422B16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61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687BBACA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43299A6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0A62EBC4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3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0FFB80AB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76224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3E83D805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302FE9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65455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4EF0C8E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16.61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61C1618D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Bacillus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oagulans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2C8406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98</w:t>
            </w:r>
          </w:p>
        </w:tc>
        <w:tc>
          <w:tcPr>
            <w:tcW w:w="1027" w:type="dxa"/>
            <w:vAlign w:val="center"/>
          </w:tcPr>
          <w:p w14:paraId="675AA121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386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1AE44B4D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2697E1BE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E15E5B8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191A9E6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494910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2D3CD2F4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175B13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145862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B1B2A0B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1239.14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0C28DD43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trobacter</w:t>
            </w:r>
            <w:proofErr w:type="spellEnd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raak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6BD1129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7706</w:t>
            </w:r>
          </w:p>
        </w:tc>
        <w:tc>
          <w:tcPr>
            <w:tcW w:w="1027" w:type="dxa"/>
            <w:vAlign w:val="center"/>
          </w:tcPr>
          <w:p w14:paraId="6E47FFC0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544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B2B48E2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  <w:tr w:rsidR="00AE3F8E" w:rsidRPr="00BD3E14" w14:paraId="147239FB" w14:textId="77777777" w:rsidTr="00965051">
        <w:trPr>
          <w:trHeight w:val="300"/>
        </w:trPr>
        <w:tc>
          <w:tcPr>
            <w:tcW w:w="550" w:type="dxa"/>
            <w:vAlign w:val="center"/>
          </w:tcPr>
          <w:p w14:paraId="2BBBEF1F" w14:textId="77777777" w:rsidR="00AE3F8E" w:rsidRPr="00BD3E14" w:rsidRDefault="00AE3F8E" w:rsidP="000D5B13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2157" w:type="dxa"/>
            <w:shd w:val="clear" w:color="auto" w:fill="auto"/>
            <w:noWrap/>
            <w:vAlign w:val="center"/>
            <w:hideMark/>
          </w:tcPr>
          <w:p w14:paraId="63D13B78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SRR8691672</w:t>
            </w:r>
          </w:p>
        </w:tc>
        <w:tc>
          <w:tcPr>
            <w:tcW w:w="1688" w:type="dxa"/>
            <w:shd w:val="clear" w:color="auto" w:fill="auto"/>
            <w:noWrap/>
            <w:vAlign w:val="center"/>
            <w:hideMark/>
          </w:tcPr>
          <w:p w14:paraId="6CE3682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bCs/>
                <w:color w:val="000000"/>
                <w:kern w:val="0"/>
                <w:sz w:val="20"/>
                <w:szCs w:val="20"/>
              </w:rPr>
              <w:t>PacBio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B204A4E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8351</w:t>
            </w:r>
          </w:p>
        </w:tc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0CF88F2" w14:textId="77777777" w:rsidR="00AE3F8E" w:rsidRPr="00BD3E14" w:rsidRDefault="00AE3F8E" w:rsidP="00AE3F8E">
            <w:pPr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sz w:val="20"/>
                <w:szCs w:val="20"/>
              </w:rPr>
              <w:t xml:space="preserve">441.98 </w:t>
            </w:r>
          </w:p>
        </w:tc>
        <w:tc>
          <w:tcPr>
            <w:tcW w:w="3613" w:type="dxa"/>
            <w:shd w:val="clear" w:color="auto" w:fill="auto"/>
            <w:noWrap/>
            <w:vAlign w:val="center"/>
            <w:hideMark/>
          </w:tcPr>
          <w:p w14:paraId="44C59A6F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BD3E14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umannii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BC26B17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70</w:t>
            </w:r>
          </w:p>
        </w:tc>
        <w:tc>
          <w:tcPr>
            <w:tcW w:w="1027" w:type="dxa"/>
            <w:vAlign w:val="center"/>
          </w:tcPr>
          <w:p w14:paraId="1C93383C" w14:textId="77777777" w:rsidR="00AE3F8E" w:rsidRPr="00BD3E14" w:rsidRDefault="00AE3F8E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469</w:t>
            </w:r>
          </w:p>
        </w:tc>
        <w:tc>
          <w:tcPr>
            <w:tcW w:w="1435" w:type="dxa"/>
            <w:shd w:val="clear" w:color="auto" w:fill="auto"/>
            <w:noWrap/>
            <w:vAlign w:val="center"/>
            <w:hideMark/>
          </w:tcPr>
          <w:p w14:paraId="56E11868" w14:textId="77777777" w:rsidR="00AE3F8E" w:rsidRPr="00BD3E14" w:rsidRDefault="009C08EA" w:rsidP="00AE3F8E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BD3E14"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yes</w:t>
            </w:r>
          </w:p>
        </w:tc>
      </w:tr>
    </w:tbl>
    <w:p w14:paraId="7D2710BF" w14:textId="77777777" w:rsidR="00A04848" w:rsidRPr="00BD3E14" w:rsidRDefault="00A04848" w:rsidP="00BA5535"/>
    <w:p w14:paraId="5EBA62ED" w14:textId="77777777" w:rsidR="00A04848" w:rsidRPr="00BD3E14" w:rsidRDefault="00AA4E34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/>
          <w:sz w:val="20"/>
        </w:rPr>
        <w:t xml:space="preserve">a) </w:t>
      </w:r>
      <w:r w:rsidR="00CC1043" w:rsidRPr="00BD3E14">
        <w:rPr>
          <w:rFonts w:ascii="Arial" w:eastAsia="SimHei" w:hAnsi="Arial" w:cs="Arial"/>
          <w:sz w:val="20"/>
        </w:rPr>
        <w:t>The SRA accession number of the dataset;</w:t>
      </w:r>
    </w:p>
    <w:p w14:paraId="2F71FB89" w14:textId="77777777" w:rsidR="00CC1043" w:rsidRPr="00BD3E14" w:rsidRDefault="00CC1043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 w:hint="eastAsia"/>
          <w:sz w:val="20"/>
        </w:rPr>
        <w:t>b</w:t>
      </w:r>
      <w:r w:rsidRPr="00BD3E14">
        <w:rPr>
          <w:rFonts w:ascii="Arial" w:eastAsia="SimHei" w:hAnsi="Arial" w:cs="Arial"/>
          <w:sz w:val="20"/>
        </w:rPr>
        <w:t xml:space="preserve">) The </w:t>
      </w:r>
      <w:r w:rsidR="001A1ED2" w:rsidRPr="00BD3E14">
        <w:rPr>
          <w:rFonts w:ascii="Arial" w:eastAsia="SimHei" w:hAnsi="Arial" w:cs="Arial"/>
          <w:sz w:val="20"/>
        </w:rPr>
        <w:t xml:space="preserve">type of </w:t>
      </w:r>
      <w:r w:rsidRPr="00BD3E14">
        <w:rPr>
          <w:rFonts w:ascii="Arial" w:eastAsia="SimHei" w:hAnsi="Arial" w:cs="Arial"/>
          <w:sz w:val="20"/>
        </w:rPr>
        <w:t>sequencing platform</w:t>
      </w:r>
      <w:r w:rsidR="001A1ED2" w:rsidRPr="00BD3E14">
        <w:rPr>
          <w:rFonts w:ascii="Arial" w:eastAsia="SimHei" w:hAnsi="Arial" w:cs="Arial"/>
          <w:sz w:val="20"/>
        </w:rPr>
        <w:t xml:space="preserve"> </w:t>
      </w:r>
      <w:r w:rsidRPr="00BD3E14">
        <w:rPr>
          <w:rFonts w:ascii="Arial" w:eastAsia="SimHei" w:hAnsi="Arial" w:cs="Arial"/>
          <w:sz w:val="20"/>
        </w:rPr>
        <w:t>produce</w:t>
      </w:r>
      <w:r w:rsidR="001A1ED2" w:rsidRPr="00BD3E14">
        <w:rPr>
          <w:rFonts w:ascii="Arial" w:eastAsia="SimHei" w:hAnsi="Arial" w:cs="Arial"/>
          <w:sz w:val="20"/>
        </w:rPr>
        <w:t>s</w:t>
      </w:r>
      <w:r w:rsidRPr="00BD3E14">
        <w:rPr>
          <w:rFonts w:ascii="Arial" w:eastAsia="SimHei" w:hAnsi="Arial" w:cs="Arial"/>
          <w:sz w:val="20"/>
        </w:rPr>
        <w:t xml:space="preserve"> the </w:t>
      </w:r>
      <w:r w:rsidR="001A1ED2" w:rsidRPr="00BD3E14">
        <w:rPr>
          <w:rFonts w:ascii="Arial" w:eastAsia="SimHei" w:hAnsi="Arial" w:cs="Arial"/>
          <w:sz w:val="20"/>
        </w:rPr>
        <w:t>dataset (ONT or PacBio);</w:t>
      </w:r>
    </w:p>
    <w:p w14:paraId="42CB7DA7" w14:textId="26AF5DEC" w:rsidR="001A1ED2" w:rsidRPr="00BD3E14" w:rsidRDefault="001A1ED2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/>
          <w:sz w:val="20"/>
        </w:rPr>
        <w:t xml:space="preserve">c) </w:t>
      </w:r>
      <w:r w:rsidRPr="00BD3E14">
        <w:rPr>
          <w:rFonts w:ascii="Arial" w:eastAsia="SimHei" w:hAnsi="Arial" w:cs="Arial" w:hint="eastAsia"/>
          <w:sz w:val="20"/>
        </w:rPr>
        <w:t>The</w:t>
      </w:r>
      <w:r w:rsidRPr="00BD3E14">
        <w:rPr>
          <w:rFonts w:ascii="Arial" w:eastAsia="SimHei" w:hAnsi="Arial" w:cs="Arial"/>
          <w:sz w:val="20"/>
        </w:rPr>
        <w:t xml:space="preserve"> number of reads in the dataset;</w:t>
      </w:r>
    </w:p>
    <w:p w14:paraId="13A04311" w14:textId="09290E2E" w:rsidR="001A1ED2" w:rsidRPr="00BD3E14" w:rsidRDefault="001A1ED2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 w:hint="eastAsia"/>
          <w:sz w:val="20"/>
        </w:rPr>
        <w:lastRenderedPageBreak/>
        <w:t>d</w:t>
      </w:r>
      <w:r w:rsidRPr="00BD3E14">
        <w:rPr>
          <w:rFonts w:ascii="Arial" w:eastAsia="SimHei" w:hAnsi="Arial" w:cs="Arial"/>
          <w:sz w:val="20"/>
        </w:rPr>
        <w:t>) The total number of bases in the dataset, counted by million base</w:t>
      </w:r>
      <w:r w:rsidR="009021A7">
        <w:rPr>
          <w:rFonts w:ascii="Arial" w:eastAsia="SimHei" w:hAnsi="Arial" w:cs="Arial"/>
          <w:sz w:val="20"/>
        </w:rPr>
        <w:t>-</w:t>
      </w:r>
      <w:r w:rsidRPr="00BD3E14">
        <w:rPr>
          <w:rFonts w:ascii="Arial" w:eastAsia="SimHei" w:hAnsi="Arial" w:cs="Arial"/>
          <w:sz w:val="20"/>
        </w:rPr>
        <w:t>pairs (</w:t>
      </w:r>
      <w:proofErr w:type="spellStart"/>
      <w:r w:rsidRPr="00BD3E14">
        <w:rPr>
          <w:rFonts w:ascii="Arial" w:eastAsia="SimHei" w:hAnsi="Arial" w:cs="Arial"/>
          <w:sz w:val="20"/>
        </w:rPr>
        <w:t>Mbp</w:t>
      </w:r>
      <w:proofErr w:type="spellEnd"/>
      <w:r w:rsidRPr="00BD3E14">
        <w:rPr>
          <w:rFonts w:ascii="Arial" w:eastAsia="SimHei" w:hAnsi="Arial" w:cs="Arial"/>
          <w:sz w:val="20"/>
        </w:rPr>
        <w:t>);</w:t>
      </w:r>
    </w:p>
    <w:p w14:paraId="06399D06" w14:textId="77777777" w:rsidR="001A1ED2" w:rsidRPr="00BD3E14" w:rsidRDefault="001A1ED2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 w:hint="eastAsia"/>
          <w:sz w:val="20"/>
        </w:rPr>
        <w:t>e</w:t>
      </w:r>
      <w:r w:rsidRPr="00BD3E14">
        <w:rPr>
          <w:rFonts w:ascii="Arial" w:eastAsia="SimHei" w:hAnsi="Arial" w:cs="Arial"/>
          <w:sz w:val="20"/>
        </w:rPr>
        <w:t>) The organism of the sample of the dataset</w:t>
      </w:r>
      <w:r w:rsidR="00551F28" w:rsidRPr="00BD3E14">
        <w:rPr>
          <w:rFonts w:ascii="Arial" w:eastAsia="SimHei" w:hAnsi="Arial" w:cs="Arial"/>
          <w:sz w:val="20"/>
        </w:rPr>
        <w:t>, i.e., the ground truth genome the dataset being from</w:t>
      </w:r>
      <w:r w:rsidRPr="00BD3E14">
        <w:rPr>
          <w:rFonts w:ascii="Arial" w:eastAsia="SimHei" w:hAnsi="Arial" w:cs="Arial"/>
          <w:sz w:val="20"/>
        </w:rPr>
        <w:t>;</w:t>
      </w:r>
    </w:p>
    <w:p w14:paraId="6B49AB58" w14:textId="77777777" w:rsidR="007931A0" w:rsidRPr="00BD3E14" w:rsidRDefault="007931A0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/>
          <w:sz w:val="20"/>
        </w:rPr>
        <w:t xml:space="preserve">f) </w:t>
      </w:r>
      <w:r w:rsidR="00551F28" w:rsidRPr="00BD3E14">
        <w:rPr>
          <w:rFonts w:ascii="Arial" w:eastAsia="SimHei" w:hAnsi="Arial" w:cs="Arial"/>
          <w:sz w:val="20"/>
        </w:rPr>
        <w:t>The taxonomy ID of the organism of the dataset;</w:t>
      </w:r>
    </w:p>
    <w:p w14:paraId="043F49B5" w14:textId="77777777" w:rsidR="00551F28" w:rsidRPr="00BD3E14" w:rsidRDefault="00551F28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 w:hint="eastAsia"/>
          <w:sz w:val="20"/>
        </w:rPr>
        <w:t>g</w:t>
      </w:r>
      <w:r w:rsidRPr="00BD3E14">
        <w:rPr>
          <w:rFonts w:ascii="Arial" w:eastAsia="SimHei" w:hAnsi="Arial" w:cs="Arial"/>
          <w:sz w:val="20"/>
        </w:rPr>
        <w:t xml:space="preserve">) </w:t>
      </w:r>
      <w:r w:rsidRPr="00BD3E14">
        <w:rPr>
          <w:rFonts w:ascii="Arial" w:eastAsia="SimHei" w:hAnsi="Arial" w:cs="Arial" w:hint="eastAsia"/>
          <w:sz w:val="20"/>
        </w:rPr>
        <w:t>The</w:t>
      </w:r>
      <w:r w:rsidRPr="00BD3E14">
        <w:rPr>
          <w:rFonts w:ascii="Arial" w:eastAsia="SimHei" w:hAnsi="Arial" w:cs="Arial"/>
          <w:sz w:val="20"/>
        </w:rPr>
        <w:t xml:space="preserve"> genus ID of the organism </w:t>
      </w:r>
      <w:r w:rsidR="00726016" w:rsidRPr="00BD3E14">
        <w:rPr>
          <w:rFonts w:ascii="Arial" w:eastAsia="SimHei" w:hAnsi="Arial" w:cs="Arial"/>
          <w:sz w:val="20"/>
        </w:rPr>
        <w:t>of the dataset;</w:t>
      </w:r>
    </w:p>
    <w:p w14:paraId="0AFB4640" w14:textId="469ED040" w:rsidR="00726016" w:rsidRPr="00BD3E14" w:rsidRDefault="00726016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 w:hint="eastAsia"/>
          <w:sz w:val="20"/>
        </w:rPr>
        <w:t>h</w:t>
      </w:r>
      <w:r w:rsidRPr="00BD3E14">
        <w:rPr>
          <w:rFonts w:ascii="Arial" w:eastAsia="SimHei" w:hAnsi="Arial" w:cs="Arial"/>
          <w:sz w:val="20"/>
        </w:rPr>
        <w:t>) Whether the ground truth genome sequence is in the reference.</w:t>
      </w:r>
    </w:p>
    <w:p w14:paraId="156515B7" w14:textId="1F25F095" w:rsidR="00D47AE2" w:rsidRPr="00BD3E14" w:rsidRDefault="00D47AE2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</w:p>
    <w:p w14:paraId="078CC230" w14:textId="77777777" w:rsidR="00FB6537" w:rsidRPr="00244202" w:rsidRDefault="00FB6537" w:rsidP="00FB6537">
      <w:pPr>
        <w:numPr>
          <w:ilvl w:val="0"/>
          <w:numId w:val="2"/>
        </w:numPr>
        <w:spacing w:afterLines="50" w:after="156"/>
        <w:outlineLvl w:val="0"/>
        <w:rPr>
          <w:rFonts w:ascii="Arial" w:eastAsia="SimHei" w:hAnsi="Arial" w:cs="Arial"/>
          <w:b/>
          <w:sz w:val="20"/>
          <w:szCs w:val="20"/>
        </w:rPr>
      </w:pPr>
      <w:bookmarkStart w:id="4" w:name="_Toc66966094"/>
      <w:r>
        <w:rPr>
          <w:rFonts w:ascii="Arial" w:eastAsia="SimHei" w:hAnsi="Arial" w:cs="Arial" w:hint="eastAsia"/>
          <w:b/>
          <w:sz w:val="20"/>
          <w:szCs w:val="20"/>
        </w:rPr>
        <w:t>The</w:t>
      </w:r>
      <w:r>
        <w:rPr>
          <w:rFonts w:ascii="Arial" w:eastAsia="SimHei" w:hAnsi="Arial" w:cs="Arial"/>
          <w:b/>
          <w:sz w:val="20"/>
          <w:szCs w:val="20"/>
        </w:rPr>
        <w:t xml:space="preserve"> numbers and </w:t>
      </w:r>
      <w:r w:rsidRPr="00D47AE2">
        <w:rPr>
          <w:rFonts w:ascii="Arial" w:eastAsia="SimHei" w:hAnsi="Arial" w:cs="Arial"/>
          <w:b/>
          <w:sz w:val="20"/>
          <w:szCs w:val="20"/>
        </w:rPr>
        <w:t>proportions of bases</w:t>
      </w:r>
      <w:r>
        <w:rPr>
          <w:rFonts w:ascii="Arial" w:eastAsia="SimHei" w:hAnsi="Arial" w:cs="Arial"/>
          <w:b/>
          <w:sz w:val="20"/>
          <w:szCs w:val="20"/>
        </w:rPr>
        <w:t xml:space="preserve"> in GIS20 mock metagenome data being classified to ground truth by various approaches</w:t>
      </w:r>
      <w:bookmarkEnd w:id="4"/>
    </w:p>
    <w:tbl>
      <w:tblPr>
        <w:tblW w:w="15451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9"/>
        <w:gridCol w:w="1739"/>
        <w:gridCol w:w="1276"/>
        <w:gridCol w:w="1619"/>
        <w:gridCol w:w="1768"/>
        <w:gridCol w:w="1769"/>
        <w:gridCol w:w="1769"/>
        <w:gridCol w:w="1769"/>
        <w:gridCol w:w="1769"/>
        <w:gridCol w:w="1444"/>
      </w:tblGrid>
      <w:tr w:rsidR="00FB6537" w:rsidRPr="00EC40E3" w14:paraId="745BF668" w14:textId="77777777" w:rsidTr="000E3123">
        <w:trPr>
          <w:trHeight w:val="644"/>
        </w:trPr>
        <w:tc>
          <w:tcPr>
            <w:tcW w:w="529" w:type="dxa"/>
            <w:vAlign w:val="center"/>
          </w:tcPr>
          <w:p w14:paraId="3E0269E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EC40E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#</w:t>
            </w:r>
          </w:p>
        </w:tc>
        <w:tc>
          <w:tcPr>
            <w:tcW w:w="3015" w:type="dxa"/>
            <w:gridSpan w:val="2"/>
            <w:shd w:val="clear" w:color="auto" w:fill="auto"/>
            <w:noWrap/>
            <w:vAlign w:val="center"/>
            <w:hideMark/>
          </w:tcPr>
          <w:p w14:paraId="7DA695AA" w14:textId="77777777" w:rsidR="00FB6537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S</w:t>
            </w:r>
            <w:r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  <w:t>pecies</w:t>
            </w:r>
          </w:p>
        </w:tc>
        <w:tc>
          <w:tcPr>
            <w:tcW w:w="1619" w:type="dxa"/>
            <w:shd w:val="clear" w:color="auto" w:fill="auto"/>
            <w:noWrap/>
            <w:vAlign w:val="center"/>
            <w:hideMark/>
          </w:tcPr>
          <w:p w14:paraId="7AC8A286" w14:textId="77777777" w:rsidR="00FB6537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  <w:t>Expected</w:t>
            </w:r>
          </w:p>
          <w:p w14:paraId="7E0FF3F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N</w:t>
            </w:r>
            <w:r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  <w:t>umber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14:paraId="450F9D0E" w14:textId="77777777" w:rsidR="00FB6537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deSAMBA</w:t>
            </w:r>
          </w:p>
          <w:p w14:paraId="0308F6D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(s = 64)</w:t>
            </w:r>
          </w:p>
        </w:tc>
        <w:tc>
          <w:tcPr>
            <w:tcW w:w="1769" w:type="dxa"/>
            <w:shd w:val="clear" w:color="auto" w:fill="auto"/>
            <w:vAlign w:val="center"/>
            <w:hideMark/>
          </w:tcPr>
          <w:p w14:paraId="09F20D91" w14:textId="77777777" w:rsidR="00FB6537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deSAMBA</w:t>
            </w:r>
          </w:p>
          <w:p w14:paraId="25FF326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(s = 100)</w:t>
            </w:r>
          </w:p>
        </w:tc>
        <w:tc>
          <w:tcPr>
            <w:tcW w:w="1769" w:type="dxa"/>
            <w:shd w:val="clear" w:color="auto" w:fill="auto"/>
            <w:noWrap/>
            <w:vAlign w:val="center"/>
            <w:hideMark/>
          </w:tcPr>
          <w:p w14:paraId="4A3D186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Minimap2</w:t>
            </w:r>
          </w:p>
        </w:tc>
        <w:tc>
          <w:tcPr>
            <w:tcW w:w="1769" w:type="dxa"/>
            <w:shd w:val="clear" w:color="auto" w:fill="auto"/>
            <w:noWrap/>
            <w:vAlign w:val="center"/>
            <w:hideMark/>
          </w:tcPr>
          <w:p w14:paraId="24DF3D6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Centrifuge</w:t>
            </w:r>
          </w:p>
        </w:tc>
        <w:tc>
          <w:tcPr>
            <w:tcW w:w="1769" w:type="dxa"/>
            <w:vAlign w:val="center"/>
          </w:tcPr>
          <w:p w14:paraId="234400F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MetaMaps</w:t>
            </w:r>
          </w:p>
        </w:tc>
        <w:tc>
          <w:tcPr>
            <w:tcW w:w="1444" w:type="dxa"/>
            <w:vAlign w:val="center"/>
          </w:tcPr>
          <w:p w14:paraId="02E7094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D64503">
              <w:rPr>
                <w:rFonts w:ascii="Arial" w:eastAsia="DengXian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Kaiju</w:t>
            </w:r>
          </w:p>
        </w:tc>
      </w:tr>
      <w:tr w:rsidR="00FB6537" w:rsidRPr="00EC40E3" w14:paraId="54DDC2DC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0708D92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  <w:hideMark/>
          </w:tcPr>
          <w:p w14:paraId="797FE184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282900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seudomonas putida</w:t>
            </w:r>
          </w:p>
        </w:tc>
        <w:tc>
          <w:tcPr>
            <w:tcW w:w="1276" w:type="dxa"/>
            <w:vAlign w:val="center"/>
          </w:tcPr>
          <w:p w14:paraId="39FB8D2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  <w:hideMark/>
          </w:tcPr>
          <w:p w14:paraId="0263B38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07875994</w:t>
            </w:r>
            <w:r>
              <w:t xml:space="preserve"> </w:t>
            </w:r>
            <w:r>
              <w:rPr>
                <w:rFonts w:hint="eastAsia"/>
              </w:rPr>
              <w:t>*</w:t>
            </w:r>
          </w:p>
        </w:tc>
        <w:tc>
          <w:tcPr>
            <w:tcW w:w="1768" w:type="dxa"/>
            <w:shd w:val="clear" w:color="auto" w:fill="auto"/>
            <w:noWrap/>
            <w:hideMark/>
          </w:tcPr>
          <w:p w14:paraId="45EAA35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49935867</w:t>
            </w:r>
          </w:p>
        </w:tc>
        <w:tc>
          <w:tcPr>
            <w:tcW w:w="1769" w:type="dxa"/>
            <w:shd w:val="clear" w:color="auto" w:fill="auto"/>
            <w:hideMark/>
          </w:tcPr>
          <w:p w14:paraId="55886ED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632206298</w:t>
            </w:r>
          </w:p>
        </w:tc>
        <w:tc>
          <w:tcPr>
            <w:tcW w:w="1769" w:type="dxa"/>
            <w:shd w:val="clear" w:color="auto" w:fill="auto"/>
            <w:noWrap/>
            <w:hideMark/>
          </w:tcPr>
          <w:p w14:paraId="6E11D83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636651282</w:t>
            </w:r>
          </w:p>
        </w:tc>
        <w:tc>
          <w:tcPr>
            <w:tcW w:w="1769" w:type="dxa"/>
            <w:shd w:val="clear" w:color="auto" w:fill="auto"/>
            <w:noWrap/>
            <w:hideMark/>
          </w:tcPr>
          <w:p w14:paraId="3DA1B90F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37265139</w:t>
            </w:r>
          </w:p>
        </w:tc>
        <w:tc>
          <w:tcPr>
            <w:tcW w:w="1769" w:type="dxa"/>
          </w:tcPr>
          <w:p w14:paraId="00455C1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54082522</w:t>
            </w:r>
          </w:p>
        </w:tc>
        <w:tc>
          <w:tcPr>
            <w:tcW w:w="1444" w:type="dxa"/>
          </w:tcPr>
          <w:p w14:paraId="7FEA26C1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16737687</w:t>
            </w:r>
          </w:p>
        </w:tc>
      </w:tr>
      <w:tr w:rsidR="00FB6537" w:rsidRPr="00EC40E3" w14:paraId="1768846A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5A8946D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5F6E920C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2FE5B33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1A18610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0.00%</w:t>
            </w:r>
          </w:p>
        </w:tc>
        <w:tc>
          <w:tcPr>
            <w:tcW w:w="1768" w:type="dxa"/>
            <w:shd w:val="clear" w:color="auto" w:fill="auto"/>
            <w:noWrap/>
          </w:tcPr>
          <w:p w14:paraId="344F178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3.88%</w:t>
            </w:r>
          </w:p>
        </w:tc>
        <w:tc>
          <w:tcPr>
            <w:tcW w:w="1769" w:type="dxa"/>
            <w:shd w:val="clear" w:color="auto" w:fill="auto"/>
          </w:tcPr>
          <w:p w14:paraId="59470CB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34.10%</w:t>
            </w:r>
          </w:p>
        </w:tc>
        <w:tc>
          <w:tcPr>
            <w:tcW w:w="1769" w:type="dxa"/>
            <w:shd w:val="clear" w:color="auto" w:fill="auto"/>
            <w:noWrap/>
          </w:tcPr>
          <w:p w14:paraId="15BF541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33.86%</w:t>
            </w:r>
          </w:p>
        </w:tc>
        <w:tc>
          <w:tcPr>
            <w:tcW w:w="1769" w:type="dxa"/>
            <w:shd w:val="clear" w:color="auto" w:fill="auto"/>
            <w:noWrap/>
          </w:tcPr>
          <w:p w14:paraId="6809FC7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0.54%</w:t>
            </w:r>
          </w:p>
        </w:tc>
        <w:tc>
          <w:tcPr>
            <w:tcW w:w="1769" w:type="dxa"/>
          </w:tcPr>
          <w:p w14:paraId="6227B36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3.63%</w:t>
            </w:r>
          </w:p>
        </w:tc>
        <w:tc>
          <w:tcPr>
            <w:tcW w:w="1444" w:type="dxa"/>
          </w:tcPr>
          <w:p w14:paraId="281A638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9.01%</w:t>
            </w:r>
          </w:p>
        </w:tc>
      </w:tr>
      <w:tr w:rsidR="00FB6537" w:rsidRPr="00EC40E3" w14:paraId="0A33A3B4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1FAC989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2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3B66E100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Klebsiella pneumoniae</w:t>
            </w:r>
          </w:p>
        </w:tc>
        <w:tc>
          <w:tcPr>
            <w:tcW w:w="1276" w:type="dxa"/>
            <w:vAlign w:val="center"/>
          </w:tcPr>
          <w:p w14:paraId="74D2986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4E2DE51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71917329</w:t>
            </w:r>
          </w:p>
        </w:tc>
        <w:tc>
          <w:tcPr>
            <w:tcW w:w="1768" w:type="dxa"/>
            <w:shd w:val="clear" w:color="auto" w:fill="auto"/>
            <w:noWrap/>
          </w:tcPr>
          <w:p w14:paraId="51B9667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14631856</w:t>
            </w:r>
          </w:p>
        </w:tc>
        <w:tc>
          <w:tcPr>
            <w:tcW w:w="1769" w:type="dxa"/>
            <w:shd w:val="clear" w:color="auto" w:fill="auto"/>
          </w:tcPr>
          <w:p w14:paraId="509C99E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405186764</w:t>
            </w:r>
          </w:p>
        </w:tc>
        <w:tc>
          <w:tcPr>
            <w:tcW w:w="1769" w:type="dxa"/>
            <w:shd w:val="clear" w:color="auto" w:fill="auto"/>
            <w:noWrap/>
          </w:tcPr>
          <w:p w14:paraId="22CA09D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407790936</w:t>
            </w:r>
          </w:p>
        </w:tc>
        <w:tc>
          <w:tcPr>
            <w:tcW w:w="1769" w:type="dxa"/>
            <w:shd w:val="clear" w:color="auto" w:fill="auto"/>
            <w:noWrap/>
          </w:tcPr>
          <w:p w14:paraId="3BE94B4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92899870</w:t>
            </w:r>
          </w:p>
        </w:tc>
        <w:tc>
          <w:tcPr>
            <w:tcW w:w="1769" w:type="dxa"/>
          </w:tcPr>
          <w:p w14:paraId="7FFA0DD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60699720</w:t>
            </w:r>
          </w:p>
        </w:tc>
        <w:tc>
          <w:tcPr>
            <w:tcW w:w="1444" w:type="dxa"/>
          </w:tcPr>
          <w:p w14:paraId="36F2585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07235418</w:t>
            </w:r>
          </w:p>
        </w:tc>
      </w:tr>
      <w:tr w:rsidR="00FB6537" w:rsidRPr="00EC40E3" w14:paraId="3EC2A0D4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7A1BD64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18F944BB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2DCE7E0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65C64A1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0.00%</w:t>
            </w:r>
          </w:p>
        </w:tc>
        <w:tc>
          <w:tcPr>
            <w:tcW w:w="1768" w:type="dxa"/>
            <w:shd w:val="clear" w:color="auto" w:fill="auto"/>
            <w:noWrap/>
          </w:tcPr>
          <w:p w14:paraId="0315CD0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1.61%</w:t>
            </w:r>
          </w:p>
        </w:tc>
        <w:tc>
          <w:tcPr>
            <w:tcW w:w="1769" w:type="dxa"/>
            <w:shd w:val="clear" w:color="auto" w:fill="auto"/>
          </w:tcPr>
          <w:p w14:paraId="7667F3A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1.86%</w:t>
            </w:r>
          </w:p>
        </w:tc>
        <w:tc>
          <w:tcPr>
            <w:tcW w:w="1769" w:type="dxa"/>
            <w:shd w:val="clear" w:color="auto" w:fill="auto"/>
            <w:noWrap/>
          </w:tcPr>
          <w:p w14:paraId="0CFBA45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1.69%</w:t>
            </w:r>
          </w:p>
        </w:tc>
        <w:tc>
          <w:tcPr>
            <w:tcW w:w="1769" w:type="dxa"/>
            <w:shd w:val="clear" w:color="auto" w:fill="auto"/>
            <w:noWrap/>
          </w:tcPr>
          <w:p w14:paraId="2CDC777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8.83%</w:t>
            </w:r>
          </w:p>
        </w:tc>
        <w:tc>
          <w:tcPr>
            <w:tcW w:w="1769" w:type="dxa"/>
          </w:tcPr>
          <w:p w14:paraId="20DF221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1.89%</w:t>
            </w:r>
          </w:p>
        </w:tc>
        <w:tc>
          <w:tcPr>
            <w:tcW w:w="1444" w:type="dxa"/>
          </w:tcPr>
          <w:p w14:paraId="2B2B7F6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.45%</w:t>
            </w:r>
          </w:p>
        </w:tc>
      </w:tr>
      <w:tr w:rsidR="00FB6537" w:rsidRPr="00EC40E3" w14:paraId="3A4B6E95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4BA0B0C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3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6EAA418B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Acinetobacter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aumannii</w:t>
            </w:r>
            <w:proofErr w:type="spellEnd"/>
          </w:p>
        </w:tc>
        <w:tc>
          <w:tcPr>
            <w:tcW w:w="1276" w:type="dxa"/>
            <w:vAlign w:val="center"/>
          </w:tcPr>
          <w:p w14:paraId="14A1526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0BE227D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53937997</w:t>
            </w:r>
          </w:p>
        </w:tc>
        <w:tc>
          <w:tcPr>
            <w:tcW w:w="1768" w:type="dxa"/>
            <w:shd w:val="clear" w:color="auto" w:fill="auto"/>
            <w:noWrap/>
          </w:tcPr>
          <w:p w14:paraId="7E1EF2F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75003070</w:t>
            </w:r>
          </w:p>
        </w:tc>
        <w:tc>
          <w:tcPr>
            <w:tcW w:w="1769" w:type="dxa"/>
            <w:shd w:val="clear" w:color="auto" w:fill="auto"/>
          </w:tcPr>
          <w:p w14:paraId="045CC13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68734026</w:t>
            </w:r>
          </w:p>
        </w:tc>
        <w:tc>
          <w:tcPr>
            <w:tcW w:w="1769" w:type="dxa"/>
            <w:shd w:val="clear" w:color="auto" w:fill="auto"/>
            <w:noWrap/>
          </w:tcPr>
          <w:p w14:paraId="756DCED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69816013</w:t>
            </w:r>
          </w:p>
        </w:tc>
        <w:tc>
          <w:tcPr>
            <w:tcW w:w="1769" w:type="dxa"/>
            <w:shd w:val="clear" w:color="auto" w:fill="auto"/>
            <w:noWrap/>
          </w:tcPr>
          <w:p w14:paraId="10A6241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66099707</w:t>
            </w:r>
          </w:p>
        </w:tc>
        <w:tc>
          <w:tcPr>
            <w:tcW w:w="1769" w:type="dxa"/>
          </w:tcPr>
          <w:p w14:paraId="50C27F1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7087355</w:t>
            </w:r>
          </w:p>
        </w:tc>
        <w:tc>
          <w:tcPr>
            <w:tcW w:w="1444" w:type="dxa"/>
          </w:tcPr>
          <w:p w14:paraId="5093345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50599732</w:t>
            </w:r>
          </w:p>
        </w:tc>
      </w:tr>
      <w:tr w:rsidR="00FB6537" w:rsidRPr="00EC40E3" w14:paraId="3B6ED698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7ADE0B7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336ABD0E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20E3A06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578E1D0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5.00%</w:t>
            </w:r>
          </w:p>
        </w:tc>
        <w:tc>
          <w:tcPr>
            <w:tcW w:w="1768" w:type="dxa"/>
            <w:shd w:val="clear" w:color="auto" w:fill="auto"/>
            <w:noWrap/>
          </w:tcPr>
          <w:p w14:paraId="01FBC46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.33%</w:t>
            </w:r>
          </w:p>
        </w:tc>
        <w:tc>
          <w:tcPr>
            <w:tcW w:w="1769" w:type="dxa"/>
            <w:shd w:val="clear" w:color="auto" w:fill="auto"/>
          </w:tcPr>
          <w:p w14:paraId="32AA3B6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4.50%</w:t>
            </w:r>
          </w:p>
        </w:tc>
        <w:tc>
          <w:tcPr>
            <w:tcW w:w="1769" w:type="dxa"/>
            <w:shd w:val="clear" w:color="auto" w:fill="auto"/>
            <w:noWrap/>
          </w:tcPr>
          <w:p w14:paraId="47B5705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4.35%</w:t>
            </w:r>
          </w:p>
        </w:tc>
        <w:tc>
          <w:tcPr>
            <w:tcW w:w="1769" w:type="dxa"/>
            <w:shd w:val="clear" w:color="auto" w:fill="auto"/>
            <w:noWrap/>
          </w:tcPr>
          <w:p w14:paraId="16A320C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2.75%</w:t>
            </w:r>
          </w:p>
        </w:tc>
        <w:tc>
          <w:tcPr>
            <w:tcW w:w="1769" w:type="dxa"/>
          </w:tcPr>
          <w:p w14:paraId="0B2E53F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.39%</w:t>
            </w:r>
          </w:p>
        </w:tc>
        <w:tc>
          <w:tcPr>
            <w:tcW w:w="1444" w:type="dxa"/>
          </w:tcPr>
          <w:p w14:paraId="0B579EA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.79%</w:t>
            </w:r>
          </w:p>
        </w:tc>
      </w:tr>
      <w:tr w:rsidR="00FB6537" w:rsidRPr="00EC40E3" w14:paraId="47FD1F3F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262B623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4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69634EB0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taphylococcus epidermidis</w:t>
            </w:r>
          </w:p>
        </w:tc>
        <w:tc>
          <w:tcPr>
            <w:tcW w:w="1276" w:type="dxa"/>
            <w:vAlign w:val="center"/>
          </w:tcPr>
          <w:p w14:paraId="21CEA21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0F2BF76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5958665</w:t>
            </w:r>
          </w:p>
        </w:tc>
        <w:tc>
          <w:tcPr>
            <w:tcW w:w="1768" w:type="dxa"/>
            <w:shd w:val="clear" w:color="auto" w:fill="auto"/>
            <w:noWrap/>
          </w:tcPr>
          <w:p w14:paraId="24BF487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34713818</w:t>
            </w:r>
          </w:p>
        </w:tc>
        <w:tc>
          <w:tcPr>
            <w:tcW w:w="1769" w:type="dxa"/>
            <w:shd w:val="clear" w:color="auto" w:fill="auto"/>
          </w:tcPr>
          <w:p w14:paraId="594AF3F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30686868</w:t>
            </w:r>
          </w:p>
        </w:tc>
        <w:tc>
          <w:tcPr>
            <w:tcW w:w="1769" w:type="dxa"/>
            <w:shd w:val="clear" w:color="auto" w:fill="auto"/>
            <w:noWrap/>
          </w:tcPr>
          <w:p w14:paraId="2B7E073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31034672</w:t>
            </w:r>
          </w:p>
        </w:tc>
        <w:tc>
          <w:tcPr>
            <w:tcW w:w="1769" w:type="dxa"/>
            <w:shd w:val="clear" w:color="auto" w:fill="auto"/>
            <w:noWrap/>
          </w:tcPr>
          <w:p w14:paraId="1CE6F96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28889716</w:t>
            </w:r>
          </w:p>
        </w:tc>
        <w:tc>
          <w:tcPr>
            <w:tcW w:w="1769" w:type="dxa"/>
          </w:tcPr>
          <w:p w14:paraId="63FAE85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09135345</w:t>
            </w:r>
          </w:p>
        </w:tc>
        <w:tc>
          <w:tcPr>
            <w:tcW w:w="1444" w:type="dxa"/>
          </w:tcPr>
          <w:p w14:paraId="2BB132F8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6607313</w:t>
            </w:r>
          </w:p>
        </w:tc>
      </w:tr>
      <w:tr w:rsidR="00FB6537" w:rsidRPr="00EC40E3" w14:paraId="6F2701B5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54A494D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48EEFDF5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1391718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4DBD137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0.00%</w:t>
            </w:r>
          </w:p>
        </w:tc>
        <w:tc>
          <w:tcPr>
            <w:tcW w:w="1768" w:type="dxa"/>
            <w:shd w:val="clear" w:color="auto" w:fill="auto"/>
            <w:noWrap/>
          </w:tcPr>
          <w:p w14:paraId="69A1C59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.02%</w:t>
            </w:r>
          </w:p>
        </w:tc>
        <w:tc>
          <w:tcPr>
            <w:tcW w:w="1769" w:type="dxa"/>
            <w:shd w:val="clear" w:color="auto" w:fill="auto"/>
          </w:tcPr>
          <w:p w14:paraId="7E26964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7.05%</w:t>
            </w:r>
          </w:p>
        </w:tc>
        <w:tc>
          <w:tcPr>
            <w:tcW w:w="1769" w:type="dxa"/>
            <w:shd w:val="clear" w:color="auto" w:fill="auto"/>
            <w:noWrap/>
          </w:tcPr>
          <w:p w14:paraId="29614E1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6.97%</w:t>
            </w:r>
          </w:p>
        </w:tc>
        <w:tc>
          <w:tcPr>
            <w:tcW w:w="1769" w:type="dxa"/>
            <w:shd w:val="clear" w:color="auto" w:fill="auto"/>
            <w:noWrap/>
          </w:tcPr>
          <w:p w14:paraId="14FD5F5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18%</w:t>
            </w:r>
          </w:p>
        </w:tc>
        <w:tc>
          <w:tcPr>
            <w:tcW w:w="1769" w:type="dxa"/>
          </w:tcPr>
          <w:p w14:paraId="57401D3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62%</w:t>
            </w:r>
          </w:p>
        </w:tc>
        <w:tc>
          <w:tcPr>
            <w:tcW w:w="1444" w:type="dxa"/>
          </w:tcPr>
          <w:p w14:paraId="51ACD9A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.49%</w:t>
            </w:r>
          </w:p>
        </w:tc>
      </w:tr>
      <w:tr w:rsidR="00FB6537" w:rsidRPr="00EC40E3" w14:paraId="02F0172C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46796A6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5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3AF2B4D3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nterococcus faecium</w:t>
            </w:r>
          </w:p>
        </w:tc>
        <w:tc>
          <w:tcPr>
            <w:tcW w:w="1276" w:type="dxa"/>
            <w:vAlign w:val="center"/>
          </w:tcPr>
          <w:p w14:paraId="0C0FD53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5673CBF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65171065</w:t>
            </w:r>
          </w:p>
        </w:tc>
        <w:tc>
          <w:tcPr>
            <w:tcW w:w="1768" w:type="dxa"/>
            <w:shd w:val="clear" w:color="auto" w:fill="auto"/>
            <w:noWrap/>
          </w:tcPr>
          <w:p w14:paraId="3365926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9642289</w:t>
            </w:r>
          </w:p>
        </w:tc>
        <w:tc>
          <w:tcPr>
            <w:tcW w:w="1769" w:type="dxa"/>
            <w:shd w:val="clear" w:color="auto" w:fill="auto"/>
          </w:tcPr>
          <w:p w14:paraId="5AAE966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46482755</w:t>
            </w:r>
          </w:p>
        </w:tc>
        <w:tc>
          <w:tcPr>
            <w:tcW w:w="1769" w:type="dxa"/>
            <w:shd w:val="clear" w:color="auto" w:fill="auto"/>
            <w:noWrap/>
          </w:tcPr>
          <w:p w14:paraId="76CC68C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46791137</w:t>
            </w:r>
          </w:p>
        </w:tc>
        <w:tc>
          <w:tcPr>
            <w:tcW w:w="1769" w:type="dxa"/>
            <w:shd w:val="clear" w:color="auto" w:fill="auto"/>
            <w:noWrap/>
          </w:tcPr>
          <w:p w14:paraId="1ADC43BB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2619804</w:t>
            </w:r>
          </w:p>
        </w:tc>
        <w:tc>
          <w:tcPr>
            <w:tcW w:w="1769" w:type="dxa"/>
          </w:tcPr>
          <w:p w14:paraId="0F1F21A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28217266</w:t>
            </w:r>
          </w:p>
        </w:tc>
        <w:tc>
          <w:tcPr>
            <w:tcW w:w="1444" w:type="dxa"/>
          </w:tcPr>
          <w:p w14:paraId="385A801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31869161</w:t>
            </w:r>
          </w:p>
        </w:tc>
      </w:tr>
      <w:tr w:rsidR="00FB6537" w:rsidRPr="00EC40E3" w14:paraId="71CD11FD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4FB5A44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066C724C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096975B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2DD50E5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.00%</w:t>
            </w:r>
          </w:p>
        </w:tc>
        <w:tc>
          <w:tcPr>
            <w:tcW w:w="1768" w:type="dxa"/>
            <w:shd w:val="clear" w:color="auto" w:fill="auto"/>
            <w:noWrap/>
          </w:tcPr>
          <w:p w14:paraId="619345C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.80%</w:t>
            </w:r>
          </w:p>
        </w:tc>
        <w:tc>
          <w:tcPr>
            <w:tcW w:w="1769" w:type="dxa"/>
            <w:shd w:val="clear" w:color="auto" w:fill="auto"/>
          </w:tcPr>
          <w:p w14:paraId="69E8523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7.90%</w:t>
            </w:r>
          </w:p>
        </w:tc>
        <w:tc>
          <w:tcPr>
            <w:tcW w:w="1769" w:type="dxa"/>
            <w:shd w:val="clear" w:color="auto" w:fill="auto"/>
            <w:noWrap/>
          </w:tcPr>
          <w:p w14:paraId="10A6AB9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7.81%</w:t>
            </w:r>
          </w:p>
        </w:tc>
        <w:tc>
          <w:tcPr>
            <w:tcW w:w="1769" w:type="dxa"/>
            <w:shd w:val="clear" w:color="auto" w:fill="auto"/>
            <w:noWrap/>
          </w:tcPr>
          <w:p w14:paraId="6510E49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83%</w:t>
            </w:r>
          </w:p>
        </w:tc>
        <w:tc>
          <w:tcPr>
            <w:tcW w:w="1769" w:type="dxa"/>
          </w:tcPr>
          <w:p w14:paraId="541E6BE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.78%</w:t>
            </w:r>
          </w:p>
        </w:tc>
        <w:tc>
          <w:tcPr>
            <w:tcW w:w="1444" w:type="dxa"/>
          </w:tcPr>
          <w:p w14:paraId="2E1EE1E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20%</w:t>
            </w:r>
          </w:p>
        </w:tc>
      </w:tr>
      <w:tr w:rsidR="00FB6537" w:rsidRPr="00EC40E3" w14:paraId="5BFA0921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6338042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6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77044613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almonella enterica </w:t>
            </w:r>
          </w:p>
        </w:tc>
        <w:tc>
          <w:tcPr>
            <w:tcW w:w="1276" w:type="dxa"/>
            <w:vAlign w:val="center"/>
          </w:tcPr>
          <w:p w14:paraId="7A01350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1B5CE7C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7979332</w:t>
            </w:r>
          </w:p>
        </w:tc>
        <w:tc>
          <w:tcPr>
            <w:tcW w:w="1768" w:type="dxa"/>
            <w:shd w:val="clear" w:color="auto" w:fill="auto"/>
            <w:noWrap/>
          </w:tcPr>
          <w:p w14:paraId="5635603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8809737</w:t>
            </w:r>
          </w:p>
        </w:tc>
        <w:tc>
          <w:tcPr>
            <w:tcW w:w="1769" w:type="dxa"/>
            <w:shd w:val="clear" w:color="auto" w:fill="auto"/>
          </w:tcPr>
          <w:p w14:paraId="58B9E9E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16244384</w:t>
            </w:r>
          </w:p>
        </w:tc>
        <w:tc>
          <w:tcPr>
            <w:tcW w:w="1769" w:type="dxa"/>
            <w:shd w:val="clear" w:color="auto" w:fill="auto"/>
            <w:noWrap/>
          </w:tcPr>
          <w:p w14:paraId="6F4F831B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16892301</w:t>
            </w:r>
          </w:p>
        </w:tc>
        <w:tc>
          <w:tcPr>
            <w:tcW w:w="1769" w:type="dxa"/>
            <w:shd w:val="clear" w:color="auto" w:fill="auto"/>
            <w:noWrap/>
          </w:tcPr>
          <w:p w14:paraId="58659F7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0718105</w:t>
            </w:r>
          </w:p>
        </w:tc>
        <w:tc>
          <w:tcPr>
            <w:tcW w:w="1769" w:type="dxa"/>
          </w:tcPr>
          <w:p w14:paraId="4DA461D7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04690255</w:t>
            </w:r>
          </w:p>
        </w:tc>
        <w:tc>
          <w:tcPr>
            <w:tcW w:w="1444" w:type="dxa"/>
          </w:tcPr>
          <w:p w14:paraId="364A505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84166214</w:t>
            </w:r>
          </w:p>
        </w:tc>
      </w:tr>
      <w:tr w:rsidR="00FB6537" w:rsidRPr="00EC40E3" w14:paraId="461E0AB3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223D0EC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1B6DCA2F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DF21C4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2C33BA4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.00%</w:t>
            </w:r>
          </w:p>
        </w:tc>
        <w:tc>
          <w:tcPr>
            <w:tcW w:w="1768" w:type="dxa"/>
            <w:shd w:val="clear" w:color="auto" w:fill="auto"/>
            <w:noWrap/>
          </w:tcPr>
          <w:p w14:paraId="577DA0D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19%</w:t>
            </w:r>
          </w:p>
        </w:tc>
        <w:tc>
          <w:tcPr>
            <w:tcW w:w="1769" w:type="dxa"/>
            <w:shd w:val="clear" w:color="auto" w:fill="auto"/>
          </w:tcPr>
          <w:p w14:paraId="098F2AC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6.27%</w:t>
            </w:r>
          </w:p>
        </w:tc>
        <w:tc>
          <w:tcPr>
            <w:tcW w:w="1769" w:type="dxa"/>
            <w:shd w:val="clear" w:color="auto" w:fill="auto"/>
            <w:noWrap/>
          </w:tcPr>
          <w:p w14:paraId="5469A8C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6.22%</w:t>
            </w:r>
          </w:p>
        </w:tc>
        <w:tc>
          <w:tcPr>
            <w:tcW w:w="1769" w:type="dxa"/>
            <w:shd w:val="clear" w:color="auto" w:fill="auto"/>
            <w:noWrap/>
          </w:tcPr>
          <w:p w14:paraId="747CBDD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.31%</w:t>
            </w:r>
          </w:p>
        </w:tc>
        <w:tc>
          <w:tcPr>
            <w:tcW w:w="1769" w:type="dxa"/>
          </w:tcPr>
          <w:p w14:paraId="708CFD3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.35%</w:t>
            </w:r>
          </w:p>
        </w:tc>
        <w:tc>
          <w:tcPr>
            <w:tcW w:w="1444" w:type="dxa"/>
          </w:tcPr>
          <w:p w14:paraId="6BDADB5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.96%</w:t>
            </w:r>
          </w:p>
        </w:tc>
      </w:tr>
      <w:tr w:rsidR="00FB6537" w:rsidRPr="00EC40E3" w14:paraId="30CF3B9E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098D4A6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7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0C6AF415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Neisseria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subflava</w:t>
            </w:r>
            <w:proofErr w:type="spellEnd"/>
          </w:p>
        </w:tc>
        <w:tc>
          <w:tcPr>
            <w:tcW w:w="1276" w:type="dxa"/>
            <w:vAlign w:val="center"/>
          </w:tcPr>
          <w:p w14:paraId="7E228DB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0EA469C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0787599</w:t>
            </w:r>
          </w:p>
        </w:tc>
        <w:tc>
          <w:tcPr>
            <w:tcW w:w="1768" w:type="dxa"/>
            <w:shd w:val="clear" w:color="auto" w:fill="auto"/>
            <w:noWrap/>
          </w:tcPr>
          <w:p w14:paraId="547A89C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7560799</w:t>
            </w:r>
          </w:p>
        </w:tc>
        <w:tc>
          <w:tcPr>
            <w:tcW w:w="1769" w:type="dxa"/>
            <w:shd w:val="clear" w:color="auto" w:fill="auto"/>
          </w:tcPr>
          <w:p w14:paraId="7C05522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2433127</w:t>
            </w:r>
          </w:p>
        </w:tc>
        <w:tc>
          <w:tcPr>
            <w:tcW w:w="1769" w:type="dxa"/>
            <w:shd w:val="clear" w:color="auto" w:fill="auto"/>
            <w:noWrap/>
          </w:tcPr>
          <w:p w14:paraId="732D12A8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5419687</w:t>
            </w:r>
          </w:p>
        </w:tc>
        <w:tc>
          <w:tcPr>
            <w:tcW w:w="1769" w:type="dxa"/>
            <w:shd w:val="clear" w:color="auto" w:fill="auto"/>
            <w:noWrap/>
          </w:tcPr>
          <w:p w14:paraId="2331A04F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5043719</w:t>
            </w:r>
          </w:p>
        </w:tc>
        <w:tc>
          <w:tcPr>
            <w:tcW w:w="1769" w:type="dxa"/>
          </w:tcPr>
          <w:p w14:paraId="41DFB21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0041423</w:t>
            </w:r>
          </w:p>
        </w:tc>
        <w:tc>
          <w:tcPr>
            <w:tcW w:w="1444" w:type="dxa"/>
          </w:tcPr>
          <w:p w14:paraId="3DC1045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8685625</w:t>
            </w:r>
          </w:p>
        </w:tc>
      </w:tr>
      <w:tr w:rsidR="00FB6537" w:rsidRPr="00EC40E3" w14:paraId="07A5F8E9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192EEBF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381F858D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2C5340C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10E7C70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.00%</w:t>
            </w:r>
          </w:p>
        </w:tc>
        <w:tc>
          <w:tcPr>
            <w:tcW w:w="1768" w:type="dxa"/>
            <w:shd w:val="clear" w:color="auto" w:fill="auto"/>
            <w:noWrap/>
          </w:tcPr>
          <w:p w14:paraId="26CA9FF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44%</w:t>
            </w:r>
          </w:p>
        </w:tc>
        <w:tc>
          <w:tcPr>
            <w:tcW w:w="1769" w:type="dxa"/>
            <w:shd w:val="clear" w:color="auto" w:fill="auto"/>
          </w:tcPr>
          <w:p w14:paraId="4666E94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.21%</w:t>
            </w:r>
          </w:p>
        </w:tc>
        <w:tc>
          <w:tcPr>
            <w:tcW w:w="1769" w:type="dxa"/>
            <w:shd w:val="clear" w:color="auto" w:fill="auto"/>
            <w:noWrap/>
          </w:tcPr>
          <w:p w14:paraId="7510CF0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.35%</w:t>
            </w:r>
          </w:p>
        </w:tc>
        <w:tc>
          <w:tcPr>
            <w:tcW w:w="1769" w:type="dxa"/>
            <w:shd w:val="clear" w:color="auto" w:fill="auto"/>
            <w:noWrap/>
          </w:tcPr>
          <w:p w14:paraId="20E3A8F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20%</w:t>
            </w:r>
          </w:p>
        </w:tc>
        <w:tc>
          <w:tcPr>
            <w:tcW w:w="1769" w:type="dxa"/>
          </w:tcPr>
          <w:p w14:paraId="58D51E8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82%</w:t>
            </w:r>
          </w:p>
        </w:tc>
        <w:tc>
          <w:tcPr>
            <w:tcW w:w="1444" w:type="dxa"/>
          </w:tcPr>
          <w:p w14:paraId="03023B3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35%</w:t>
            </w:r>
          </w:p>
        </w:tc>
      </w:tr>
      <w:tr w:rsidR="00FB6537" w:rsidRPr="00EC40E3" w14:paraId="7F2CDE9D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054AACE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8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1CD81BD6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apnocytophaga</w:t>
            </w:r>
            <w:proofErr w:type="spellEnd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chracea</w:t>
            </w:r>
            <w:proofErr w:type="spellEnd"/>
          </w:p>
        </w:tc>
        <w:tc>
          <w:tcPr>
            <w:tcW w:w="1276" w:type="dxa"/>
            <w:vAlign w:val="center"/>
          </w:tcPr>
          <w:p w14:paraId="29B0A9F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7975A878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0787599</w:t>
            </w:r>
          </w:p>
        </w:tc>
        <w:tc>
          <w:tcPr>
            <w:tcW w:w="1768" w:type="dxa"/>
            <w:shd w:val="clear" w:color="auto" w:fill="auto"/>
            <w:noWrap/>
          </w:tcPr>
          <w:p w14:paraId="31CCFCD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1655150</w:t>
            </w:r>
          </w:p>
        </w:tc>
        <w:tc>
          <w:tcPr>
            <w:tcW w:w="1769" w:type="dxa"/>
            <w:shd w:val="clear" w:color="auto" w:fill="auto"/>
          </w:tcPr>
          <w:p w14:paraId="200C26F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49977669</w:t>
            </w:r>
          </w:p>
        </w:tc>
        <w:tc>
          <w:tcPr>
            <w:tcW w:w="1769" w:type="dxa"/>
            <w:shd w:val="clear" w:color="auto" w:fill="auto"/>
            <w:noWrap/>
          </w:tcPr>
          <w:p w14:paraId="0D3F6BF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50210350</w:t>
            </w:r>
          </w:p>
        </w:tc>
        <w:tc>
          <w:tcPr>
            <w:tcW w:w="1769" w:type="dxa"/>
            <w:shd w:val="clear" w:color="auto" w:fill="auto"/>
            <w:noWrap/>
          </w:tcPr>
          <w:p w14:paraId="551D5F8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7582411</w:t>
            </w:r>
          </w:p>
        </w:tc>
        <w:tc>
          <w:tcPr>
            <w:tcW w:w="1769" w:type="dxa"/>
          </w:tcPr>
          <w:p w14:paraId="62E5DF5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4378401</w:t>
            </w:r>
          </w:p>
        </w:tc>
        <w:tc>
          <w:tcPr>
            <w:tcW w:w="1444" w:type="dxa"/>
          </w:tcPr>
          <w:p w14:paraId="27B5A94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2395142</w:t>
            </w:r>
          </w:p>
        </w:tc>
      </w:tr>
      <w:tr w:rsidR="00FB6537" w:rsidRPr="00EC40E3" w14:paraId="73F1E23A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77651F9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7D7A2671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221B29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71CE0AB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.00%</w:t>
            </w:r>
          </w:p>
        </w:tc>
        <w:tc>
          <w:tcPr>
            <w:tcW w:w="1768" w:type="dxa"/>
            <w:shd w:val="clear" w:color="auto" w:fill="auto"/>
            <w:noWrap/>
          </w:tcPr>
          <w:p w14:paraId="087E454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.69%</w:t>
            </w:r>
          </w:p>
        </w:tc>
        <w:tc>
          <w:tcPr>
            <w:tcW w:w="1769" w:type="dxa"/>
            <w:shd w:val="clear" w:color="auto" w:fill="auto"/>
          </w:tcPr>
          <w:p w14:paraId="6F35A2F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.70%</w:t>
            </w:r>
          </w:p>
        </w:tc>
        <w:tc>
          <w:tcPr>
            <w:tcW w:w="1769" w:type="dxa"/>
            <w:shd w:val="clear" w:color="auto" w:fill="auto"/>
            <w:noWrap/>
          </w:tcPr>
          <w:p w14:paraId="77B9D19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.67%</w:t>
            </w:r>
          </w:p>
        </w:tc>
        <w:tc>
          <w:tcPr>
            <w:tcW w:w="1769" w:type="dxa"/>
            <w:shd w:val="clear" w:color="auto" w:fill="auto"/>
            <w:noWrap/>
          </w:tcPr>
          <w:p w14:paraId="2EA9A0F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.28%</w:t>
            </w:r>
          </w:p>
        </w:tc>
        <w:tc>
          <w:tcPr>
            <w:tcW w:w="1769" w:type="dxa"/>
          </w:tcPr>
          <w:p w14:paraId="3C91C06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.69%</w:t>
            </w:r>
          </w:p>
        </w:tc>
        <w:tc>
          <w:tcPr>
            <w:tcW w:w="1444" w:type="dxa"/>
          </w:tcPr>
          <w:p w14:paraId="3E8E4B7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99%</w:t>
            </w:r>
          </w:p>
        </w:tc>
      </w:tr>
      <w:tr w:rsidR="00FB6537" w:rsidRPr="00EC40E3" w14:paraId="7B00C1D2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2180CEA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9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65846848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Lactobacillus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reuteri</w:t>
            </w:r>
            <w:proofErr w:type="spellEnd"/>
          </w:p>
        </w:tc>
        <w:tc>
          <w:tcPr>
            <w:tcW w:w="1276" w:type="dxa"/>
            <w:vAlign w:val="center"/>
          </w:tcPr>
          <w:p w14:paraId="23A171E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039BFD1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5393800</w:t>
            </w:r>
          </w:p>
        </w:tc>
        <w:tc>
          <w:tcPr>
            <w:tcW w:w="1768" w:type="dxa"/>
            <w:shd w:val="clear" w:color="auto" w:fill="auto"/>
            <w:noWrap/>
          </w:tcPr>
          <w:p w14:paraId="1249487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6769371</w:t>
            </w:r>
          </w:p>
        </w:tc>
        <w:tc>
          <w:tcPr>
            <w:tcW w:w="1769" w:type="dxa"/>
            <w:shd w:val="clear" w:color="auto" w:fill="auto"/>
          </w:tcPr>
          <w:p w14:paraId="206D4F9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5436570</w:t>
            </w:r>
          </w:p>
        </w:tc>
        <w:tc>
          <w:tcPr>
            <w:tcW w:w="1769" w:type="dxa"/>
            <w:shd w:val="clear" w:color="auto" w:fill="auto"/>
            <w:noWrap/>
          </w:tcPr>
          <w:p w14:paraId="1C93890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5880118</w:t>
            </w:r>
          </w:p>
        </w:tc>
        <w:tc>
          <w:tcPr>
            <w:tcW w:w="1769" w:type="dxa"/>
            <w:shd w:val="clear" w:color="auto" w:fill="auto"/>
            <w:noWrap/>
          </w:tcPr>
          <w:p w14:paraId="62FCD9B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6540805</w:t>
            </w:r>
          </w:p>
        </w:tc>
        <w:tc>
          <w:tcPr>
            <w:tcW w:w="1769" w:type="dxa"/>
          </w:tcPr>
          <w:p w14:paraId="1938105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2839983</w:t>
            </w:r>
          </w:p>
        </w:tc>
        <w:tc>
          <w:tcPr>
            <w:tcW w:w="1444" w:type="dxa"/>
          </w:tcPr>
          <w:p w14:paraId="16D8174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4726039</w:t>
            </w:r>
          </w:p>
        </w:tc>
      </w:tr>
      <w:tr w:rsidR="00FB6537" w:rsidRPr="00EC40E3" w14:paraId="5D1030F6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671891B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349C1AFD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63C4242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76AB56C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50%</w:t>
            </w:r>
          </w:p>
        </w:tc>
        <w:tc>
          <w:tcPr>
            <w:tcW w:w="1768" w:type="dxa"/>
            <w:shd w:val="clear" w:color="auto" w:fill="auto"/>
            <w:noWrap/>
          </w:tcPr>
          <w:p w14:paraId="262E4C5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40%</w:t>
            </w:r>
          </w:p>
        </w:tc>
        <w:tc>
          <w:tcPr>
            <w:tcW w:w="1769" w:type="dxa"/>
            <w:shd w:val="clear" w:color="auto" w:fill="auto"/>
          </w:tcPr>
          <w:p w14:paraId="5932A8D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.37%</w:t>
            </w:r>
          </w:p>
        </w:tc>
        <w:tc>
          <w:tcPr>
            <w:tcW w:w="1769" w:type="dxa"/>
            <w:shd w:val="clear" w:color="auto" w:fill="auto"/>
            <w:noWrap/>
          </w:tcPr>
          <w:p w14:paraId="07847C7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.38%</w:t>
            </w:r>
          </w:p>
        </w:tc>
        <w:tc>
          <w:tcPr>
            <w:tcW w:w="1769" w:type="dxa"/>
            <w:shd w:val="clear" w:color="auto" w:fill="auto"/>
            <w:noWrap/>
          </w:tcPr>
          <w:p w14:paraId="00A8208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27%</w:t>
            </w:r>
          </w:p>
        </w:tc>
        <w:tc>
          <w:tcPr>
            <w:tcW w:w="1769" w:type="dxa"/>
          </w:tcPr>
          <w:p w14:paraId="4CF4841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39%</w:t>
            </w:r>
          </w:p>
        </w:tc>
        <w:tc>
          <w:tcPr>
            <w:tcW w:w="1444" w:type="dxa"/>
          </w:tcPr>
          <w:p w14:paraId="5B7CC7F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16%</w:t>
            </w:r>
          </w:p>
        </w:tc>
      </w:tr>
      <w:tr w:rsidR="00FB6537" w:rsidRPr="00EC40E3" w14:paraId="3478B6F6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51332C3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0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33348543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Bifidobacterium longum</w:t>
            </w:r>
            <w:r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Arial" w:eastAsia="DengXian" w:hAnsi="Arial" w:cs="Arial" w:hint="eastAsia"/>
                <w:i/>
                <w:color w:val="000000"/>
                <w:kern w:val="0"/>
                <w:sz w:val="20"/>
                <w:szCs w:val="20"/>
              </w:rPr>
              <w:t>**</w:t>
            </w:r>
          </w:p>
        </w:tc>
        <w:tc>
          <w:tcPr>
            <w:tcW w:w="1276" w:type="dxa"/>
            <w:vAlign w:val="center"/>
          </w:tcPr>
          <w:p w14:paraId="00E92D2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0C76653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5393800</w:t>
            </w:r>
          </w:p>
        </w:tc>
        <w:tc>
          <w:tcPr>
            <w:tcW w:w="1768" w:type="dxa"/>
            <w:shd w:val="clear" w:color="auto" w:fill="auto"/>
            <w:noWrap/>
          </w:tcPr>
          <w:p w14:paraId="351601B1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1216422</w:t>
            </w:r>
          </w:p>
        </w:tc>
        <w:tc>
          <w:tcPr>
            <w:tcW w:w="1769" w:type="dxa"/>
            <w:shd w:val="clear" w:color="auto" w:fill="auto"/>
          </w:tcPr>
          <w:p w14:paraId="284BBB4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0542070</w:t>
            </w:r>
          </w:p>
        </w:tc>
        <w:tc>
          <w:tcPr>
            <w:tcW w:w="1769" w:type="dxa"/>
            <w:shd w:val="clear" w:color="auto" w:fill="auto"/>
            <w:noWrap/>
          </w:tcPr>
          <w:p w14:paraId="7C5D72E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0659268</w:t>
            </w:r>
          </w:p>
        </w:tc>
        <w:tc>
          <w:tcPr>
            <w:tcW w:w="1769" w:type="dxa"/>
            <w:shd w:val="clear" w:color="auto" w:fill="auto"/>
            <w:noWrap/>
          </w:tcPr>
          <w:p w14:paraId="280E7FD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9813448</w:t>
            </w:r>
          </w:p>
        </w:tc>
        <w:tc>
          <w:tcPr>
            <w:tcW w:w="1769" w:type="dxa"/>
          </w:tcPr>
          <w:p w14:paraId="4F4A607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7673266</w:t>
            </w:r>
          </w:p>
        </w:tc>
        <w:tc>
          <w:tcPr>
            <w:tcW w:w="1444" w:type="dxa"/>
          </w:tcPr>
          <w:p w14:paraId="7362E85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7966641</w:t>
            </w:r>
          </w:p>
        </w:tc>
      </w:tr>
      <w:tr w:rsidR="00FB6537" w:rsidRPr="00EC40E3" w14:paraId="04716B84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160FD55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7878E3AA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0C2E84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60556E1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50%</w:t>
            </w:r>
          </w:p>
        </w:tc>
        <w:tc>
          <w:tcPr>
            <w:tcW w:w="1768" w:type="dxa"/>
            <w:shd w:val="clear" w:color="auto" w:fill="auto"/>
            <w:noWrap/>
          </w:tcPr>
          <w:p w14:paraId="486E409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11%</w:t>
            </w:r>
          </w:p>
        </w:tc>
        <w:tc>
          <w:tcPr>
            <w:tcW w:w="1769" w:type="dxa"/>
            <w:shd w:val="clear" w:color="auto" w:fill="auto"/>
          </w:tcPr>
          <w:p w14:paraId="48B032C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.11%</w:t>
            </w:r>
          </w:p>
        </w:tc>
        <w:tc>
          <w:tcPr>
            <w:tcW w:w="1769" w:type="dxa"/>
            <w:shd w:val="clear" w:color="auto" w:fill="auto"/>
            <w:noWrap/>
          </w:tcPr>
          <w:p w14:paraId="2A98BAE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.10%</w:t>
            </w:r>
          </w:p>
        </w:tc>
        <w:tc>
          <w:tcPr>
            <w:tcW w:w="1769" w:type="dxa"/>
            <w:shd w:val="clear" w:color="auto" w:fill="auto"/>
            <w:noWrap/>
          </w:tcPr>
          <w:p w14:paraId="404836F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95%</w:t>
            </w:r>
          </w:p>
        </w:tc>
        <w:tc>
          <w:tcPr>
            <w:tcW w:w="1769" w:type="dxa"/>
          </w:tcPr>
          <w:p w14:paraId="2D71A14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07%</w:t>
            </w:r>
          </w:p>
        </w:tc>
        <w:tc>
          <w:tcPr>
            <w:tcW w:w="1444" w:type="dxa"/>
          </w:tcPr>
          <w:p w14:paraId="7B4440A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85%</w:t>
            </w:r>
          </w:p>
        </w:tc>
      </w:tr>
      <w:tr w:rsidR="00FB6537" w:rsidRPr="00EC40E3" w14:paraId="7BFA22AB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0E364B7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1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53F9197F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Finegoldia</w:t>
            </w:r>
            <w:proofErr w:type="spellEnd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magna</w:t>
            </w:r>
          </w:p>
        </w:tc>
        <w:tc>
          <w:tcPr>
            <w:tcW w:w="1276" w:type="dxa"/>
            <w:vAlign w:val="center"/>
          </w:tcPr>
          <w:p w14:paraId="1654091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30EE473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797933</w:t>
            </w:r>
          </w:p>
        </w:tc>
        <w:tc>
          <w:tcPr>
            <w:tcW w:w="1768" w:type="dxa"/>
            <w:shd w:val="clear" w:color="auto" w:fill="auto"/>
            <w:noWrap/>
          </w:tcPr>
          <w:p w14:paraId="402E22B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8346920</w:t>
            </w:r>
          </w:p>
        </w:tc>
        <w:tc>
          <w:tcPr>
            <w:tcW w:w="1769" w:type="dxa"/>
            <w:shd w:val="clear" w:color="auto" w:fill="auto"/>
          </w:tcPr>
          <w:p w14:paraId="44F62F8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8033284</w:t>
            </w:r>
          </w:p>
        </w:tc>
        <w:tc>
          <w:tcPr>
            <w:tcW w:w="1769" w:type="dxa"/>
            <w:shd w:val="clear" w:color="auto" w:fill="auto"/>
            <w:noWrap/>
          </w:tcPr>
          <w:p w14:paraId="338B1E1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8098295</w:t>
            </w:r>
          </w:p>
        </w:tc>
        <w:tc>
          <w:tcPr>
            <w:tcW w:w="1769" w:type="dxa"/>
            <w:shd w:val="clear" w:color="auto" w:fill="auto"/>
            <w:noWrap/>
          </w:tcPr>
          <w:p w14:paraId="7B0E71C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314086</w:t>
            </w:r>
          </w:p>
        </w:tc>
        <w:tc>
          <w:tcPr>
            <w:tcW w:w="1769" w:type="dxa"/>
          </w:tcPr>
          <w:p w14:paraId="7430EC0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542420</w:t>
            </w:r>
          </w:p>
        </w:tc>
        <w:tc>
          <w:tcPr>
            <w:tcW w:w="1444" w:type="dxa"/>
          </w:tcPr>
          <w:p w14:paraId="13DC0D6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094047</w:t>
            </w:r>
          </w:p>
        </w:tc>
      </w:tr>
      <w:tr w:rsidR="00FB6537" w:rsidRPr="00EC40E3" w14:paraId="0ABEAB1E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4610F18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130FC31C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EBCB99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0928234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50%</w:t>
            </w:r>
          </w:p>
        </w:tc>
        <w:tc>
          <w:tcPr>
            <w:tcW w:w="1768" w:type="dxa"/>
            <w:shd w:val="clear" w:color="auto" w:fill="auto"/>
            <w:noWrap/>
          </w:tcPr>
          <w:p w14:paraId="63DE43B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44%</w:t>
            </w:r>
          </w:p>
        </w:tc>
        <w:tc>
          <w:tcPr>
            <w:tcW w:w="1769" w:type="dxa"/>
            <w:shd w:val="clear" w:color="auto" w:fill="auto"/>
          </w:tcPr>
          <w:p w14:paraId="60D7C28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43%</w:t>
            </w:r>
          </w:p>
        </w:tc>
        <w:tc>
          <w:tcPr>
            <w:tcW w:w="1769" w:type="dxa"/>
            <w:shd w:val="clear" w:color="auto" w:fill="auto"/>
            <w:noWrap/>
          </w:tcPr>
          <w:p w14:paraId="504E9E1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43%</w:t>
            </w:r>
          </w:p>
        </w:tc>
        <w:tc>
          <w:tcPr>
            <w:tcW w:w="1769" w:type="dxa"/>
            <w:shd w:val="clear" w:color="auto" w:fill="auto"/>
            <w:noWrap/>
          </w:tcPr>
          <w:p w14:paraId="7313CB8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35%</w:t>
            </w:r>
          </w:p>
        </w:tc>
        <w:tc>
          <w:tcPr>
            <w:tcW w:w="1769" w:type="dxa"/>
          </w:tcPr>
          <w:p w14:paraId="59738E1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40%</w:t>
            </w:r>
          </w:p>
        </w:tc>
        <w:tc>
          <w:tcPr>
            <w:tcW w:w="1444" w:type="dxa"/>
          </w:tcPr>
          <w:p w14:paraId="41202F2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29%</w:t>
            </w:r>
          </w:p>
        </w:tc>
      </w:tr>
      <w:tr w:rsidR="00FB6537" w:rsidRPr="00EC40E3" w14:paraId="138D8FF9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4FB7423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4474FBAC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Enterobacter cloacae</w:t>
            </w:r>
          </w:p>
        </w:tc>
        <w:tc>
          <w:tcPr>
            <w:tcW w:w="1276" w:type="dxa"/>
            <w:vAlign w:val="center"/>
          </w:tcPr>
          <w:p w14:paraId="56E7C35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143D898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1797933</w:t>
            </w:r>
          </w:p>
        </w:tc>
        <w:tc>
          <w:tcPr>
            <w:tcW w:w="1768" w:type="dxa"/>
            <w:shd w:val="clear" w:color="auto" w:fill="auto"/>
            <w:noWrap/>
          </w:tcPr>
          <w:p w14:paraId="17D16D8A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903827</w:t>
            </w:r>
          </w:p>
        </w:tc>
        <w:tc>
          <w:tcPr>
            <w:tcW w:w="1769" w:type="dxa"/>
            <w:shd w:val="clear" w:color="auto" w:fill="auto"/>
          </w:tcPr>
          <w:p w14:paraId="5863FFC7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7749626</w:t>
            </w:r>
          </w:p>
        </w:tc>
        <w:tc>
          <w:tcPr>
            <w:tcW w:w="1769" w:type="dxa"/>
            <w:shd w:val="clear" w:color="auto" w:fill="auto"/>
            <w:noWrap/>
          </w:tcPr>
          <w:p w14:paraId="0F585B6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6337493</w:t>
            </w:r>
          </w:p>
        </w:tc>
        <w:tc>
          <w:tcPr>
            <w:tcW w:w="1769" w:type="dxa"/>
            <w:shd w:val="clear" w:color="auto" w:fill="auto"/>
            <w:noWrap/>
          </w:tcPr>
          <w:p w14:paraId="4BB807D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8178528</w:t>
            </w:r>
          </w:p>
        </w:tc>
        <w:tc>
          <w:tcPr>
            <w:tcW w:w="1769" w:type="dxa"/>
          </w:tcPr>
          <w:p w14:paraId="6E109EA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308735</w:t>
            </w:r>
          </w:p>
        </w:tc>
        <w:tc>
          <w:tcPr>
            <w:tcW w:w="1444" w:type="dxa"/>
          </w:tcPr>
          <w:p w14:paraId="0EA2B88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7375818</w:t>
            </w:r>
          </w:p>
        </w:tc>
      </w:tr>
      <w:tr w:rsidR="00FB6537" w:rsidRPr="00EC40E3" w14:paraId="67C594E7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38D90C2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79B37BE5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75A4F09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53AE6FA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50%</w:t>
            </w:r>
          </w:p>
        </w:tc>
        <w:tc>
          <w:tcPr>
            <w:tcW w:w="1768" w:type="dxa"/>
            <w:shd w:val="clear" w:color="auto" w:fill="auto"/>
            <w:noWrap/>
          </w:tcPr>
          <w:p w14:paraId="65FE265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41%</w:t>
            </w:r>
          </w:p>
        </w:tc>
        <w:tc>
          <w:tcPr>
            <w:tcW w:w="1769" w:type="dxa"/>
            <w:shd w:val="clear" w:color="auto" w:fill="auto"/>
          </w:tcPr>
          <w:p w14:paraId="6210EAA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42%</w:t>
            </w:r>
          </w:p>
        </w:tc>
        <w:tc>
          <w:tcPr>
            <w:tcW w:w="1769" w:type="dxa"/>
            <w:shd w:val="clear" w:color="auto" w:fill="auto"/>
            <w:noWrap/>
          </w:tcPr>
          <w:p w14:paraId="3E072B3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34%</w:t>
            </w:r>
          </w:p>
        </w:tc>
        <w:tc>
          <w:tcPr>
            <w:tcW w:w="1769" w:type="dxa"/>
            <w:shd w:val="clear" w:color="auto" w:fill="auto"/>
            <w:noWrap/>
          </w:tcPr>
          <w:p w14:paraId="3410A97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39%</w:t>
            </w:r>
          </w:p>
        </w:tc>
        <w:tc>
          <w:tcPr>
            <w:tcW w:w="1769" w:type="dxa"/>
          </w:tcPr>
          <w:p w14:paraId="7E4198E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32%</w:t>
            </w:r>
          </w:p>
        </w:tc>
        <w:tc>
          <w:tcPr>
            <w:tcW w:w="1444" w:type="dxa"/>
          </w:tcPr>
          <w:p w14:paraId="35931CD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.29%</w:t>
            </w:r>
          </w:p>
        </w:tc>
      </w:tr>
      <w:tr w:rsidR="00FB6537" w:rsidRPr="00EC40E3" w14:paraId="6F8F0191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21EE625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513FB08B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Bifidobacterium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adolescentis</w:t>
            </w:r>
            <w:proofErr w:type="spellEnd"/>
            <w:r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Arial" w:eastAsia="DengXian" w:hAnsi="Arial" w:cs="Arial" w:hint="eastAsia"/>
                <w:i/>
                <w:color w:val="000000"/>
                <w:kern w:val="0"/>
                <w:sz w:val="20"/>
                <w:szCs w:val="20"/>
              </w:rPr>
              <w:t>**</w:t>
            </w:r>
          </w:p>
        </w:tc>
        <w:tc>
          <w:tcPr>
            <w:tcW w:w="1276" w:type="dxa"/>
            <w:vAlign w:val="center"/>
          </w:tcPr>
          <w:p w14:paraId="1364B7E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19EF4ED1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898967</w:t>
            </w:r>
          </w:p>
        </w:tc>
        <w:tc>
          <w:tcPr>
            <w:tcW w:w="1768" w:type="dxa"/>
            <w:shd w:val="clear" w:color="auto" w:fill="auto"/>
            <w:noWrap/>
          </w:tcPr>
          <w:p w14:paraId="0CAF691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903008</w:t>
            </w:r>
          </w:p>
        </w:tc>
        <w:tc>
          <w:tcPr>
            <w:tcW w:w="1769" w:type="dxa"/>
            <w:shd w:val="clear" w:color="auto" w:fill="auto"/>
          </w:tcPr>
          <w:p w14:paraId="4060586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815155</w:t>
            </w:r>
          </w:p>
        </w:tc>
        <w:tc>
          <w:tcPr>
            <w:tcW w:w="1769" w:type="dxa"/>
            <w:shd w:val="clear" w:color="auto" w:fill="auto"/>
            <w:noWrap/>
          </w:tcPr>
          <w:p w14:paraId="4B2D0DB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1827416</w:t>
            </w:r>
          </w:p>
        </w:tc>
        <w:tc>
          <w:tcPr>
            <w:tcW w:w="1769" w:type="dxa"/>
            <w:shd w:val="clear" w:color="auto" w:fill="auto"/>
            <w:noWrap/>
          </w:tcPr>
          <w:p w14:paraId="1A74D1B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837073</w:t>
            </w:r>
          </w:p>
        </w:tc>
        <w:tc>
          <w:tcPr>
            <w:tcW w:w="1769" w:type="dxa"/>
          </w:tcPr>
          <w:p w14:paraId="0E9E5351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491033</w:t>
            </w:r>
          </w:p>
        </w:tc>
        <w:tc>
          <w:tcPr>
            <w:tcW w:w="1444" w:type="dxa"/>
          </w:tcPr>
          <w:p w14:paraId="6AEF0B3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777403</w:t>
            </w:r>
          </w:p>
        </w:tc>
      </w:tr>
      <w:tr w:rsidR="00FB6537" w:rsidRPr="00EC40E3" w14:paraId="7AC3D12E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5C3C12C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07A96D48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09D228D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5E759718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25%</w:t>
            </w:r>
          </w:p>
        </w:tc>
        <w:tc>
          <w:tcPr>
            <w:tcW w:w="1768" w:type="dxa"/>
            <w:shd w:val="clear" w:color="auto" w:fill="auto"/>
            <w:noWrap/>
          </w:tcPr>
          <w:p w14:paraId="60326F8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9" w:type="dxa"/>
            <w:shd w:val="clear" w:color="auto" w:fill="auto"/>
          </w:tcPr>
          <w:p w14:paraId="09EC5E0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9" w:type="dxa"/>
            <w:shd w:val="clear" w:color="auto" w:fill="auto"/>
            <w:noWrap/>
          </w:tcPr>
          <w:p w14:paraId="4BE0659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9" w:type="dxa"/>
            <w:shd w:val="clear" w:color="auto" w:fill="auto"/>
            <w:noWrap/>
          </w:tcPr>
          <w:p w14:paraId="7AA7633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9%</w:t>
            </w:r>
          </w:p>
        </w:tc>
        <w:tc>
          <w:tcPr>
            <w:tcW w:w="1769" w:type="dxa"/>
          </w:tcPr>
          <w:p w14:paraId="0297439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9%</w:t>
            </w:r>
          </w:p>
        </w:tc>
        <w:tc>
          <w:tcPr>
            <w:tcW w:w="1444" w:type="dxa"/>
          </w:tcPr>
          <w:p w14:paraId="00092B0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8%</w:t>
            </w:r>
          </w:p>
        </w:tc>
      </w:tr>
      <w:tr w:rsidR="00FB6537" w:rsidRPr="00EC40E3" w14:paraId="0B006D86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453CC04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46AA16C6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Streptococcus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rasanguinis</w:t>
            </w:r>
            <w:proofErr w:type="spellEnd"/>
          </w:p>
        </w:tc>
        <w:tc>
          <w:tcPr>
            <w:tcW w:w="1276" w:type="dxa"/>
            <w:vAlign w:val="center"/>
          </w:tcPr>
          <w:p w14:paraId="06388AB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422F423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898967</w:t>
            </w:r>
          </w:p>
        </w:tc>
        <w:tc>
          <w:tcPr>
            <w:tcW w:w="1768" w:type="dxa"/>
            <w:shd w:val="clear" w:color="auto" w:fill="auto"/>
            <w:noWrap/>
          </w:tcPr>
          <w:p w14:paraId="2A0BEB6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517483</w:t>
            </w:r>
          </w:p>
        </w:tc>
        <w:tc>
          <w:tcPr>
            <w:tcW w:w="1769" w:type="dxa"/>
            <w:shd w:val="clear" w:color="auto" w:fill="auto"/>
          </w:tcPr>
          <w:p w14:paraId="2651D94F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3383509</w:t>
            </w:r>
          </w:p>
        </w:tc>
        <w:tc>
          <w:tcPr>
            <w:tcW w:w="1769" w:type="dxa"/>
            <w:shd w:val="clear" w:color="auto" w:fill="auto"/>
            <w:noWrap/>
          </w:tcPr>
          <w:p w14:paraId="2D0A62D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3440288</w:t>
            </w:r>
          </w:p>
        </w:tc>
        <w:tc>
          <w:tcPr>
            <w:tcW w:w="1769" w:type="dxa"/>
            <w:shd w:val="clear" w:color="auto" w:fill="auto"/>
            <w:noWrap/>
          </w:tcPr>
          <w:p w14:paraId="027EECB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888071</w:t>
            </w:r>
          </w:p>
        </w:tc>
        <w:tc>
          <w:tcPr>
            <w:tcW w:w="1769" w:type="dxa"/>
          </w:tcPr>
          <w:p w14:paraId="5A4AC4D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189656</w:t>
            </w:r>
          </w:p>
        </w:tc>
        <w:tc>
          <w:tcPr>
            <w:tcW w:w="1444" w:type="dxa"/>
          </w:tcPr>
          <w:p w14:paraId="016E996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422237</w:t>
            </w:r>
          </w:p>
        </w:tc>
      </w:tr>
      <w:tr w:rsidR="00FB6537" w:rsidRPr="00EC40E3" w14:paraId="009F8A91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2A76646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1AF5B325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EE662B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4766585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25%</w:t>
            </w:r>
          </w:p>
        </w:tc>
        <w:tc>
          <w:tcPr>
            <w:tcW w:w="1768" w:type="dxa"/>
            <w:shd w:val="clear" w:color="auto" w:fill="auto"/>
            <w:noWrap/>
          </w:tcPr>
          <w:p w14:paraId="3C56FC6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8%</w:t>
            </w:r>
          </w:p>
        </w:tc>
        <w:tc>
          <w:tcPr>
            <w:tcW w:w="1769" w:type="dxa"/>
            <w:shd w:val="clear" w:color="auto" w:fill="auto"/>
          </w:tcPr>
          <w:p w14:paraId="701D171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18%</w:t>
            </w:r>
          </w:p>
        </w:tc>
        <w:tc>
          <w:tcPr>
            <w:tcW w:w="1769" w:type="dxa"/>
            <w:shd w:val="clear" w:color="auto" w:fill="auto"/>
            <w:noWrap/>
          </w:tcPr>
          <w:p w14:paraId="270B9EE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18%</w:t>
            </w:r>
          </w:p>
        </w:tc>
        <w:tc>
          <w:tcPr>
            <w:tcW w:w="1769" w:type="dxa"/>
            <w:shd w:val="clear" w:color="auto" w:fill="auto"/>
            <w:noWrap/>
          </w:tcPr>
          <w:p w14:paraId="03DAE93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23%</w:t>
            </w:r>
          </w:p>
        </w:tc>
        <w:tc>
          <w:tcPr>
            <w:tcW w:w="1769" w:type="dxa"/>
          </w:tcPr>
          <w:p w14:paraId="0030D34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9%</w:t>
            </w:r>
          </w:p>
        </w:tc>
        <w:tc>
          <w:tcPr>
            <w:tcW w:w="1444" w:type="dxa"/>
          </w:tcPr>
          <w:p w14:paraId="6C25C91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30%</w:t>
            </w:r>
          </w:p>
        </w:tc>
      </w:tr>
      <w:tr w:rsidR="00FB6537" w:rsidRPr="00EC40E3" w14:paraId="0E13F453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0393821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5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4CF19227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Fusobacterium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nucleatum</w:t>
            </w:r>
            <w:proofErr w:type="spellEnd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14:paraId="6A80CE8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6A80AC6B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898967</w:t>
            </w:r>
          </w:p>
        </w:tc>
        <w:tc>
          <w:tcPr>
            <w:tcW w:w="1768" w:type="dxa"/>
            <w:shd w:val="clear" w:color="auto" w:fill="auto"/>
            <w:noWrap/>
          </w:tcPr>
          <w:p w14:paraId="656383B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717536</w:t>
            </w:r>
          </w:p>
        </w:tc>
        <w:tc>
          <w:tcPr>
            <w:tcW w:w="1769" w:type="dxa"/>
            <w:shd w:val="clear" w:color="auto" w:fill="auto"/>
          </w:tcPr>
          <w:p w14:paraId="35C13DE7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532533</w:t>
            </w:r>
          </w:p>
        </w:tc>
        <w:tc>
          <w:tcPr>
            <w:tcW w:w="1769" w:type="dxa"/>
            <w:shd w:val="clear" w:color="auto" w:fill="auto"/>
            <w:noWrap/>
          </w:tcPr>
          <w:p w14:paraId="51709DC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551595</w:t>
            </w:r>
          </w:p>
        </w:tc>
        <w:tc>
          <w:tcPr>
            <w:tcW w:w="1769" w:type="dxa"/>
            <w:shd w:val="clear" w:color="auto" w:fill="auto"/>
            <w:noWrap/>
          </w:tcPr>
          <w:p w14:paraId="68610952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149608</w:t>
            </w:r>
          </w:p>
        </w:tc>
        <w:tc>
          <w:tcPr>
            <w:tcW w:w="1769" w:type="dxa"/>
          </w:tcPr>
          <w:p w14:paraId="6DAF7391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196184</w:t>
            </w:r>
          </w:p>
        </w:tc>
        <w:tc>
          <w:tcPr>
            <w:tcW w:w="1444" w:type="dxa"/>
          </w:tcPr>
          <w:p w14:paraId="7EF16746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3027116</w:t>
            </w:r>
          </w:p>
        </w:tc>
      </w:tr>
      <w:tr w:rsidR="00FB6537" w:rsidRPr="00EC40E3" w14:paraId="523D8F77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2E90CC6D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03FF34E3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709CA04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43BDF6B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25%</w:t>
            </w:r>
          </w:p>
        </w:tc>
        <w:tc>
          <w:tcPr>
            <w:tcW w:w="1768" w:type="dxa"/>
            <w:shd w:val="clear" w:color="auto" w:fill="auto"/>
            <w:noWrap/>
          </w:tcPr>
          <w:p w14:paraId="69AEE7C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4%</w:t>
            </w:r>
          </w:p>
        </w:tc>
        <w:tc>
          <w:tcPr>
            <w:tcW w:w="1769" w:type="dxa"/>
            <w:shd w:val="clear" w:color="auto" w:fill="auto"/>
          </w:tcPr>
          <w:p w14:paraId="75FDBB1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14%</w:t>
            </w:r>
          </w:p>
        </w:tc>
        <w:tc>
          <w:tcPr>
            <w:tcW w:w="1769" w:type="dxa"/>
            <w:shd w:val="clear" w:color="auto" w:fill="auto"/>
            <w:noWrap/>
          </w:tcPr>
          <w:p w14:paraId="21FE60D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14%</w:t>
            </w:r>
          </w:p>
        </w:tc>
        <w:tc>
          <w:tcPr>
            <w:tcW w:w="1769" w:type="dxa"/>
            <w:shd w:val="clear" w:color="auto" w:fill="auto"/>
            <w:noWrap/>
          </w:tcPr>
          <w:p w14:paraId="36D677C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5%</w:t>
            </w:r>
          </w:p>
        </w:tc>
        <w:tc>
          <w:tcPr>
            <w:tcW w:w="1769" w:type="dxa"/>
          </w:tcPr>
          <w:p w14:paraId="5CBD7B9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3%</w:t>
            </w:r>
          </w:p>
        </w:tc>
        <w:tc>
          <w:tcPr>
            <w:tcW w:w="1444" w:type="dxa"/>
          </w:tcPr>
          <w:p w14:paraId="6C3BEE9B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4%</w:t>
            </w:r>
          </w:p>
        </w:tc>
      </w:tr>
      <w:tr w:rsidR="00FB6537" w:rsidRPr="00EC40E3" w14:paraId="60908C95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1EB5BC7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6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3D0B30B0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revotella</w:t>
            </w:r>
            <w:proofErr w:type="spellEnd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oris</w:t>
            </w:r>
            <w:proofErr w:type="spellEnd"/>
          </w:p>
        </w:tc>
        <w:tc>
          <w:tcPr>
            <w:tcW w:w="1276" w:type="dxa"/>
            <w:vAlign w:val="center"/>
          </w:tcPr>
          <w:p w14:paraId="7157B08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4C1BBD5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59587</w:t>
            </w:r>
          </w:p>
        </w:tc>
        <w:tc>
          <w:tcPr>
            <w:tcW w:w="1768" w:type="dxa"/>
            <w:shd w:val="clear" w:color="auto" w:fill="auto"/>
            <w:noWrap/>
          </w:tcPr>
          <w:p w14:paraId="5F3AFF47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624475</w:t>
            </w:r>
          </w:p>
        </w:tc>
        <w:tc>
          <w:tcPr>
            <w:tcW w:w="1769" w:type="dxa"/>
            <w:shd w:val="clear" w:color="auto" w:fill="auto"/>
          </w:tcPr>
          <w:p w14:paraId="756036B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238978</w:t>
            </w:r>
          </w:p>
        </w:tc>
        <w:tc>
          <w:tcPr>
            <w:tcW w:w="1769" w:type="dxa"/>
            <w:shd w:val="clear" w:color="auto" w:fill="auto"/>
            <w:noWrap/>
          </w:tcPr>
          <w:p w14:paraId="0720B260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434560</w:t>
            </w:r>
          </w:p>
        </w:tc>
        <w:tc>
          <w:tcPr>
            <w:tcW w:w="1769" w:type="dxa"/>
            <w:shd w:val="clear" w:color="auto" w:fill="auto"/>
            <w:noWrap/>
          </w:tcPr>
          <w:p w14:paraId="0C67CBE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773701</w:t>
            </w:r>
          </w:p>
        </w:tc>
        <w:tc>
          <w:tcPr>
            <w:tcW w:w="1769" w:type="dxa"/>
          </w:tcPr>
          <w:p w14:paraId="0505BA7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392180</w:t>
            </w:r>
          </w:p>
        </w:tc>
        <w:tc>
          <w:tcPr>
            <w:tcW w:w="1444" w:type="dxa"/>
          </w:tcPr>
          <w:p w14:paraId="47CEB8B3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027005</w:t>
            </w:r>
          </w:p>
        </w:tc>
      </w:tr>
      <w:tr w:rsidR="00FB6537" w:rsidRPr="00EC40E3" w14:paraId="5CC0290F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246E1D0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2F5B5FEB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5F7B88D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213CC0F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8" w:type="dxa"/>
            <w:shd w:val="clear" w:color="auto" w:fill="auto"/>
            <w:noWrap/>
          </w:tcPr>
          <w:p w14:paraId="32C2E9E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3%</w:t>
            </w:r>
          </w:p>
        </w:tc>
        <w:tc>
          <w:tcPr>
            <w:tcW w:w="1769" w:type="dxa"/>
            <w:shd w:val="clear" w:color="auto" w:fill="auto"/>
          </w:tcPr>
          <w:p w14:paraId="7A93B1D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01%</w:t>
            </w:r>
          </w:p>
        </w:tc>
        <w:tc>
          <w:tcPr>
            <w:tcW w:w="1769" w:type="dxa"/>
            <w:shd w:val="clear" w:color="auto" w:fill="auto"/>
            <w:noWrap/>
          </w:tcPr>
          <w:p w14:paraId="0F1A28B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02%</w:t>
            </w:r>
          </w:p>
        </w:tc>
        <w:tc>
          <w:tcPr>
            <w:tcW w:w="1769" w:type="dxa"/>
            <w:shd w:val="clear" w:color="auto" w:fill="auto"/>
            <w:noWrap/>
          </w:tcPr>
          <w:p w14:paraId="7998194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4%</w:t>
            </w:r>
          </w:p>
        </w:tc>
        <w:tc>
          <w:tcPr>
            <w:tcW w:w="1769" w:type="dxa"/>
          </w:tcPr>
          <w:p w14:paraId="5B0F29E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8%</w:t>
            </w:r>
          </w:p>
        </w:tc>
        <w:tc>
          <w:tcPr>
            <w:tcW w:w="1444" w:type="dxa"/>
          </w:tcPr>
          <w:p w14:paraId="6FC7BD9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</w:tr>
      <w:tr w:rsidR="00FB6537" w:rsidRPr="00EC40E3" w14:paraId="16F2AAC1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52F4061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7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769A211A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Helicobacter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cinaedi</w:t>
            </w:r>
            <w:proofErr w:type="spellEnd"/>
          </w:p>
        </w:tc>
        <w:tc>
          <w:tcPr>
            <w:tcW w:w="1276" w:type="dxa"/>
            <w:vAlign w:val="center"/>
          </w:tcPr>
          <w:p w14:paraId="11F4DB9C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7999983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59587</w:t>
            </w:r>
          </w:p>
        </w:tc>
        <w:tc>
          <w:tcPr>
            <w:tcW w:w="1768" w:type="dxa"/>
            <w:shd w:val="clear" w:color="auto" w:fill="auto"/>
            <w:noWrap/>
          </w:tcPr>
          <w:p w14:paraId="14710D5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659273</w:t>
            </w:r>
          </w:p>
        </w:tc>
        <w:tc>
          <w:tcPr>
            <w:tcW w:w="1769" w:type="dxa"/>
            <w:shd w:val="clear" w:color="auto" w:fill="auto"/>
          </w:tcPr>
          <w:p w14:paraId="501A4FA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1627792</w:t>
            </w:r>
          </w:p>
        </w:tc>
        <w:tc>
          <w:tcPr>
            <w:tcW w:w="1769" w:type="dxa"/>
            <w:shd w:val="clear" w:color="auto" w:fill="auto"/>
            <w:noWrap/>
          </w:tcPr>
          <w:p w14:paraId="1C6F5DB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2383058</w:t>
            </w:r>
          </w:p>
        </w:tc>
        <w:tc>
          <w:tcPr>
            <w:tcW w:w="1769" w:type="dxa"/>
            <w:shd w:val="clear" w:color="auto" w:fill="auto"/>
            <w:noWrap/>
          </w:tcPr>
          <w:p w14:paraId="776BF6D8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501730</w:t>
            </w:r>
          </w:p>
        </w:tc>
        <w:tc>
          <w:tcPr>
            <w:tcW w:w="1769" w:type="dxa"/>
          </w:tcPr>
          <w:p w14:paraId="03E9BED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1500918</w:t>
            </w:r>
          </w:p>
        </w:tc>
        <w:tc>
          <w:tcPr>
            <w:tcW w:w="1444" w:type="dxa"/>
          </w:tcPr>
          <w:p w14:paraId="394B4068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08706</w:t>
            </w:r>
          </w:p>
        </w:tc>
      </w:tr>
      <w:tr w:rsidR="00FB6537" w:rsidRPr="00EC40E3" w14:paraId="534F6F9D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768D60D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28C8F0D3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3FCB848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7DA7F98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8" w:type="dxa"/>
            <w:shd w:val="clear" w:color="auto" w:fill="auto"/>
            <w:noWrap/>
          </w:tcPr>
          <w:p w14:paraId="301C524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9%</w:t>
            </w:r>
          </w:p>
        </w:tc>
        <w:tc>
          <w:tcPr>
            <w:tcW w:w="1769" w:type="dxa"/>
            <w:shd w:val="clear" w:color="auto" w:fill="auto"/>
          </w:tcPr>
          <w:p w14:paraId="498D94CF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09%</w:t>
            </w:r>
          </w:p>
        </w:tc>
        <w:tc>
          <w:tcPr>
            <w:tcW w:w="1769" w:type="dxa"/>
            <w:shd w:val="clear" w:color="auto" w:fill="auto"/>
            <w:noWrap/>
          </w:tcPr>
          <w:p w14:paraId="57929E5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13%</w:t>
            </w:r>
          </w:p>
        </w:tc>
        <w:tc>
          <w:tcPr>
            <w:tcW w:w="1769" w:type="dxa"/>
            <w:shd w:val="clear" w:color="auto" w:fill="auto"/>
            <w:noWrap/>
          </w:tcPr>
          <w:p w14:paraId="2ED0707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2%</w:t>
            </w:r>
          </w:p>
        </w:tc>
        <w:tc>
          <w:tcPr>
            <w:tcW w:w="1769" w:type="dxa"/>
          </w:tcPr>
          <w:p w14:paraId="0D76E29E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9%</w:t>
            </w:r>
          </w:p>
        </w:tc>
        <w:tc>
          <w:tcPr>
            <w:tcW w:w="1444" w:type="dxa"/>
          </w:tcPr>
          <w:p w14:paraId="24E07E06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1%</w:t>
            </w:r>
          </w:p>
        </w:tc>
      </w:tr>
      <w:tr w:rsidR="00FB6537" w:rsidRPr="00EC40E3" w14:paraId="2F3C8736" w14:textId="77777777" w:rsidTr="000E3123">
        <w:trPr>
          <w:trHeight w:val="300"/>
        </w:trPr>
        <w:tc>
          <w:tcPr>
            <w:tcW w:w="529" w:type="dxa"/>
            <w:vMerge w:val="restart"/>
            <w:vAlign w:val="center"/>
          </w:tcPr>
          <w:p w14:paraId="2979C62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C40E3">
              <w:rPr>
                <w:rFonts w:ascii="Arial" w:eastAsia="DengXi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DengXian" w:hAnsi="Arial" w:cs="Arial" w:hint="eastAsia"/>
                <w:color w:val="000000"/>
                <w:sz w:val="20"/>
                <w:szCs w:val="20"/>
              </w:rPr>
              <w:t>8</w:t>
            </w:r>
          </w:p>
        </w:tc>
        <w:tc>
          <w:tcPr>
            <w:tcW w:w="1739" w:type="dxa"/>
            <w:vMerge w:val="restart"/>
            <w:shd w:val="clear" w:color="auto" w:fill="auto"/>
            <w:noWrap/>
            <w:vAlign w:val="center"/>
          </w:tcPr>
          <w:p w14:paraId="3FB3CA7E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Parascardovia</w:t>
            </w:r>
            <w:proofErr w:type="spellEnd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ED7B75"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  <w:t>denticolens</w:t>
            </w:r>
            <w:proofErr w:type="spellEnd"/>
          </w:p>
        </w:tc>
        <w:tc>
          <w:tcPr>
            <w:tcW w:w="1276" w:type="dxa"/>
            <w:vAlign w:val="center"/>
          </w:tcPr>
          <w:p w14:paraId="6F6C1511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Base</w:t>
            </w:r>
          </w:p>
        </w:tc>
        <w:tc>
          <w:tcPr>
            <w:tcW w:w="1619" w:type="dxa"/>
            <w:shd w:val="clear" w:color="auto" w:fill="auto"/>
            <w:noWrap/>
          </w:tcPr>
          <w:p w14:paraId="20713074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2359587</w:t>
            </w:r>
          </w:p>
        </w:tc>
        <w:tc>
          <w:tcPr>
            <w:tcW w:w="1768" w:type="dxa"/>
            <w:shd w:val="clear" w:color="auto" w:fill="auto"/>
            <w:noWrap/>
          </w:tcPr>
          <w:p w14:paraId="315C8E9C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71254</w:t>
            </w:r>
          </w:p>
        </w:tc>
        <w:tc>
          <w:tcPr>
            <w:tcW w:w="1769" w:type="dxa"/>
            <w:shd w:val="clear" w:color="auto" w:fill="auto"/>
          </w:tcPr>
          <w:p w14:paraId="46D7C08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524676</w:t>
            </w:r>
          </w:p>
        </w:tc>
        <w:tc>
          <w:tcPr>
            <w:tcW w:w="1769" w:type="dxa"/>
            <w:shd w:val="clear" w:color="auto" w:fill="auto"/>
            <w:noWrap/>
          </w:tcPr>
          <w:p w14:paraId="5E02BECE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537499</w:t>
            </w:r>
          </w:p>
        </w:tc>
        <w:tc>
          <w:tcPr>
            <w:tcW w:w="1769" w:type="dxa"/>
            <w:shd w:val="clear" w:color="auto" w:fill="auto"/>
            <w:noWrap/>
          </w:tcPr>
          <w:p w14:paraId="2A5EE005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513790</w:t>
            </w:r>
          </w:p>
        </w:tc>
        <w:tc>
          <w:tcPr>
            <w:tcW w:w="1769" w:type="dxa"/>
          </w:tcPr>
          <w:p w14:paraId="14C4EAF9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56371</w:t>
            </w:r>
          </w:p>
        </w:tc>
        <w:tc>
          <w:tcPr>
            <w:tcW w:w="1444" w:type="dxa"/>
          </w:tcPr>
          <w:p w14:paraId="61770D0D" w14:textId="77777777" w:rsidR="00FB6537" w:rsidRPr="00EE0D5B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464343</w:t>
            </w:r>
          </w:p>
        </w:tc>
      </w:tr>
      <w:tr w:rsidR="00FB6537" w:rsidRPr="00EC40E3" w14:paraId="41F54E25" w14:textId="77777777" w:rsidTr="000E3123">
        <w:trPr>
          <w:trHeight w:val="300"/>
        </w:trPr>
        <w:tc>
          <w:tcPr>
            <w:tcW w:w="529" w:type="dxa"/>
            <w:vMerge/>
            <w:vAlign w:val="center"/>
          </w:tcPr>
          <w:p w14:paraId="401BF424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Merge/>
            <w:shd w:val="clear" w:color="auto" w:fill="auto"/>
            <w:noWrap/>
            <w:vAlign w:val="center"/>
          </w:tcPr>
          <w:p w14:paraId="0B71D489" w14:textId="77777777" w:rsidR="00FB6537" w:rsidRPr="00282900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28F33BE0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#</w:t>
            </w:r>
            <w:r>
              <w:rPr>
                <w:rFonts w:ascii="Arial" w:eastAsia="DengXian" w:hAnsi="Arial" w:cs="Arial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  <w:t>roportion</w:t>
            </w:r>
          </w:p>
        </w:tc>
        <w:tc>
          <w:tcPr>
            <w:tcW w:w="1619" w:type="dxa"/>
            <w:shd w:val="clear" w:color="auto" w:fill="auto"/>
            <w:noWrap/>
          </w:tcPr>
          <w:p w14:paraId="164CCB62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10%</w:t>
            </w:r>
          </w:p>
        </w:tc>
        <w:tc>
          <w:tcPr>
            <w:tcW w:w="1768" w:type="dxa"/>
            <w:shd w:val="clear" w:color="auto" w:fill="auto"/>
            <w:noWrap/>
          </w:tcPr>
          <w:p w14:paraId="1B231B4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3%</w:t>
            </w:r>
          </w:p>
        </w:tc>
        <w:tc>
          <w:tcPr>
            <w:tcW w:w="1769" w:type="dxa"/>
            <w:shd w:val="clear" w:color="auto" w:fill="auto"/>
          </w:tcPr>
          <w:p w14:paraId="2CD996B5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sz w:val="20"/>
                <w:szCs w:val="20"/>
              </w:rPr>
            </w:pPr>
            <w:r w:rsidRPr="00E476F2">
              <w:t>0.03%</w:t>
            </w:r>
          </w:p>
        </w:tc>
        <w:tc>
          <w:tcPr>
            <w:tcW w:w="1769" w:type="dxa"/>
            <w:shd w:val="clear" w:color="auto" w:fill="auto"/>
            <w:noWrap/>
          </w:tcPr>
          <w:p w14:paraId="32776E87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i/>
                <w:color w:val="000000"/>
                <w:kern w:val="0"/>
                <w:sz w:val="20"/>
                <w:szCs w:val="20"/>
              </w:rPr>
            </w:pPr>
            <w:r w:rsidRPr="00E476F2">
              <w:t>0.03%</w:t>
            </w:r>
          </w:p>
        </w:tc>
        <w:tc>
          <w:tcPr>
            <w:tcW w:w="1769" w:type="dxa"/>
            <w:shd w:val="clear" w:color="auto" w:fill="auto"/>
            <w:noWrap/>
          </w:tcPr>
          <w:p w14:paraId="2AD8038A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2%</w:t>
            </w:r>
          </w:p>
        </w:tc>
        <w:tc>
          <w:tcPr>
            <w:tcW w:w="1769" w:type="dxa"/>
          </w:tcPr>
          <w:p w14:paraId="3C0C9E73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3%</w:t>
            </w:r>
          </w:p>
        </w:tc>
        <w:tc>
          <w:tcPr>
            <w:tcW w:w="1444" w:type="dxa"/>
          </w:tcPr>
          <w:p w14:paraId="4B276909" w14:textId="77777777" w:rsidR="00FB6537" w:rsidRPr="00EC40E3" w:rsidRDefault="00FB6537" w:rsidP="000E3123">
            <w:pPr>
              <w:widowControl/>
              <w:jc w:val="center"/>
              <w:rPr>
                <w:rFonts w:ascii="Arial" w:eastAsia="DengXian" w:hAnsi="Arial" w:cs="Arial"/>
                <w:color w:val="000000"/>
                <w:kern w:val="0"/>
                <w:sz w:val="20"/>
                <w:szCs w:val="20"/>
              </w:rPr>
            </w:pPr>
            <w:r w:rsidRPr="00E476F2">
              <w:t>0.02%</w:t>
            </w:r>
          </w:p>
        </w:tc>
      </w:tr>
    </w:tbl>
    <w:p w14:paraId="7AC3AD0A" w14:textId="77777777" w:rsidR="00FB6537" w:rsidRDefault="00FB6537" w:rsidP="00FB6537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</w:p>
    <w:p w14:paraId="3FD26366" w14:textId="77777777" w:rsidR="00FB6537" w:rsidRPr="00D47AE2" w:rsidRDefault="00FB6537" w:rsidP="00FB6537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ED7B75">
        <w:rPr>
          <w:rFonts w:ascii="Arial" w:eastAsia="SimHei" w:hAnsi="Arial" w:cs="Arial"/>
          <w:sz w:val="20"/>
        </w:rPr>
        <w:t>Description</w:t>
      </w:r>
      <w:r>
        <w:rPr>
          <w:rFonts w:ascii="Arial" w:eastAsia="SimHei" w:hAnsi="Arial" w:cs="Arial" w:hint="eastAsia"/>
          <w:sz w:val="20"/>
        </w:rPr>
        <w:t>：</w:t>
      </w:r>
    </w:p>
    <w:p w14:paraId="053C292F" w14:textId="77777777" w:rsidR="00FB6537" w:rsidRDefault="00FB6537" w:rsidP="00FB6537">
      <w:r>
        <w:rPr>
          <w:rFonts w:hint="eastAsia"/>
        </w:rPr>
        <w:t>* ：All</w:t>
      </w:r>
      <w:r>
        <w:t xml:space="preserve"> </w:t>
      </w:r>
      <w:r>
        <w:rPr>
          <w:rFonts w:hint="eastAsia"/>
        </w:rPr>
        <w:t>results</w:t>
      </w:r>
      <w:r>
        <w:t xml:space="preserve"> </w:t>
      </w:r>
      <w:r>
        <w:rPr>
          <w:rFonts w:hint="eastAsia"/>
        </w:rPr>
        <w:t>are</w:t>
      </w:r>
      <w:r>
        <w:t xml:space="preserve"> based on GENUS level taxonomy.</w:t>
      </w:r>
    </w:p>
    <w:p w14:paraId="70049D7A" w14:textId="77777777" w:rsidR="00FB6537" w:rsidRPr="00ED7B75" w:rsidRDefault="00FB6537" w:rsidP="00FB6537">
      <w:pPr>
        <w:rPr>
          <w:iCs/>
        </w:rPr>
      </w:pPr>
      <w:r>
        <w:rPr>
          <w:rFonts w:hint="eastAsia"/>
        </w:rPr>
        <w:t>**</w:t>
      </w:r>
      <w:r>
        <w:t xml:space="preserve"> </w:t>
      </w:r>
      <w:r>
        <w:rPr>
          <w:rFonts w:hint="eastAsia"/>
        </w:rPr>
        <w:t>：</w:t>
      </w:r>
      <w:r w:rsidRPr="00ED7B75">
        <w:rPr>
          <w:rFonts w:ascii="Arial" w:eastAsia="DengXian" w:hAnsi="Arial" w:cs="Arial"/>
          <w:i/>
          <w:color w:val="000000"/>
          <w:kern w:val="0"/>
          <w:sz w:val="20"/>
          <w:szCs w:val="20"/>
        </w:rPr>
        <w:t xml:space="preserve">Bifidobacterium </w:t>
      </w:r>
      <w:proofErr w:type="spellStart"/>
      <w:r w:rsidRPr="00ED7B75">
        <w:rPr>
          <w:rFonts w:ascii="Arial" w:eastAsia="DengXian" w:hAnsi="Arial" w:cs="Arial"/>
          <w:i/>
          <w:color w:val="000000"/>
          <w:kern w:val="0"/>
          <w:sz w:val="20"/>
          <w:szCs w:val="20"/>
        </w:rPr>
        <w:t>longum</w:t>
      </w:r>
      <w:proofErr w:type="spellEnd"/>
      <w:r>
        <w:rPr>
          <w:rFonts w:ascii="Arial" w:eastAsia="DengXian" w:hAnsi="Arial" w:cs="Arial"/>
          <w:i/>
          <w:color w:val="000000"/>
          <w:kern w:val="0"/>
          <w:sz w:val="20"/>
          <w:szCs w:val="20"/>
        </w:rPr>
        <w:t xml:space="preserve"> </w:t>
      </w:r>
      <w:r w:rsidRPr="00ED7B75">
        <w:rPr>
          <w:rFonts w:asciiTheme="minorEastAsia" w:hAnsiTheme="minorEastAsia" w:cs="Arial"/>
          <w:iCs/>
          <w:color w:val="000000"/>
          <w:kern w:val="0"/>
          <w:sz w:val="20"/>
          <w:szCs w:val="20"/>
        </w:rPr>
        <w:t>and</w:t>
      </w:r>
      <w:r w:rsidRPr="00ED7B75">
        <w:rPr>
          <w:rFonts w:ascii="Arial" w:eastAsia="DengXian" w:hAnsi="Arial" w:cs="Arial"/>
          <w:i/>
          <w:color w:val="000000"/>
          <w:kern w:val="0"/>
          <w:sz w:val="20"/>
          <w:szCs w:val="20"/>
        </w:rPr>
        <w:t xml:space="preserve"> Bifidobacterium </w:t>
      </w:r>
      <w:proofErr w:type="spellStart"/>
      <w:r w:rsidRPr="00ED7B75">
        <w:rPr>
          <w:rFonts w:ascii="Arial" w:eastAsia="DengXian" w:hAnsi="Arial" w:cs="Arial"/>
          <w:i/>
          <w:color w:val="000000"/>
          <w:kern w:val="0"/>
          <w:sz w:val="20"/>
          <w:szCs w:val="20"/>
        </w:rPr>
        <w:t>adolescentis</w:t>
      </w:r>
      <w:proofErr w:type="spellEnd"/>
      <w:r>
        <w:rPr>
          <w:rFonts w:ascii="Arial" w:eastAsia="DengXian" w:hAnsi="Arial" w:cs="Arial"/>
          <w:i/>
          <w:color w:val="000000"/>
          <w:kern w:val="0"/>
          <w:sz w:val="20"/>
          <w:szCs w:val="20"/>
        </w:rPr>
        <w:t xml:space="preserve"> </w:t>
      </w:r>
      <w:r w:rsidRPr="00ED7B75">
        <w:rPr>
          <w:rFonts w:asciiTheme="minorEastAsia" w:hAnsiTheme="minorEastAsia" w:cs="Arial"/>
          <w:iCs/>
          <w:color w:val="000000"/>
          <w:kern w:val="0"/>
          <w:sz w:val="20"/>
          <w:szCs w:val="20"/>
        </w:rPr>
        <w:t>and</w:t>
      </w:r>
      <w:r>
        <w:rPr>
          <w:rFonts w:asciiTheme="minorEastAsia" w:hAnsiTheme="minorEastAsia" w:cs="Arial"/>
          <w:iCs/>
          <w:color w:val="000000"/>
          <w:kern w:val="0"/>
          <w:sz w:val="20"/>
          <w:szCs w:val="20"/>
        </w:rPr>
        <w:t xml:space="preserve"> are from same GENUS, so their results are based on species level taxonomy.</w:t>
      </w:r>
    </w:p>
    <w:p w14:paraId="53F62661" w14:textId="77777777" w:rsidR="009333BD" w:rsidRPr="00FB6537" w:rsidRDefault="009333BD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  <w:sectPr w:rsidR="009333BD" w:rsidRPr="00FB6537" w:rsidSect="007C5200">
          <w:pgSz w:w="16838" w:h="11906" w:orient="landscape"/>
          <w:pgMar w:top="720" w:right="720" w:bottom="720" w:left="720" w:header="851" w:footer="992" w:gutter="0"/>
          <w:cols w:space="425"/>
          <w:docGrid w:type="lines" w:linePitch="312"/>
        </w:sectPr>
      </w:pPr>
    </w:p>
    <w:p w14:paraId="0D8B3CA1" w14:textId="7BF07CF1" w:rsidR="00D47AE2" w:rsidRPr="00BD3E14" w:rsidRDefault="00D47AE2" w:rsidP="00F07A49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</w:p>
    <w:p w14:paraId="1E521C71" w14:textId="475B282F" w:rsidR="00F46075" w:rsidRDefault="00EB0099" w:rsidP="004D7525">
      <w:pPr>
        <w:widowControl/>
        <w:jc w:val="center"/>
      </w:pPr>
      <w:r>
        <w:rPr>
          <w:noProof/>
          <w:lang w:eastAsia="en-US"/>
        </w:rPr>
        <w:drawing>
          <wp:inline distT="0" distB="0" distL="0" distR="0" wp14:anchorId="0F216BA5" wp14:editId="7F021276">
            <wp:extent cx="6645910" cy="350901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509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AC2040" w14:textId="77777777" w:rsidR="00BE5283" w:rsidRDefault="00BE5283" w:rsidP="004D7525">
      <w:pPr>
        <w:widowControl/>
        <w:jc w:val="center"/>
      </w:pPr>
    </w:p>
    <w:p w14:paraId="486A8EB8" w14:textId="665A06DD" w:rsidR="00BE5283" w:rsidRPr="00BD3E14" w:rsidRDefault="00BE5283" w:rsidP="004D7525">
      <w:pPr>
        <w:widowControl/>
        <w:jc w:val="center"/>
      </w:pPr>
      <w:r>
        <w:rPr>
          <w:noProof/>
          <w:lang w:eastAsia="en-US"/>
        </w:rPr>
        <w:drawing>
          <wp:inline distT="0" distB="0" distL="0" distR="0" wp14:anchorId="26C630D7" wp14:editId="09489C98">
            <wp:extent cx="6645910" cy="3708400"/>
            <wp:effectExtent l="0" t="0" r="2540" b="635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70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19DC17" w14:textId="77777777" w:rsidR="00ED200D" w:rsidRPr="00BD3E14" w:rsidRDefault="00ED200D">
      <w:pPr>
        <w:widowControl/>
        <w:jc w:val="left"/>
      </w:pPr>
    </w:p>
    <w:p w14:paraId="2E1D2B4F" w14:textId="283B9030" w:rsidR="00CF15D8" w:rsidRPr="00CF58BE" w:rsidRDefault="0048654D" w:rsidP="00A63EFC">
      <w:pPr>
        <w:pStyle w:val="ListParagraph"/>
        <w:numPr>
          <w:ilvl w:val="0"/>
          <w:numId w:val="3"/>
        </w:numPr>
        <w:spacing w:line="300" w:lineRule="auto"/>
        <w:ind w:firstLineChars="0"/>
        <w:outlineLvl w:val="0"/>
        <w:rPr>
          <w:rFonts w:ascii="Arial" w:eastAsia="SimHei" w:hAnsi="Arial" w:cs="Arial"/>
          <w:b/>
          <w:sz w:val="20"/>
        </w:rPr>
      </w:pPr>
      <w:bookmarkStart w:id="5" w:name="_Toc66966095"/>
      <w:r w:rsidRPr="00CF58BE">
        <w:rPr>
          <w:rFonts w:ascii="Arial" w:eastAsia="SimHei" w:hAnsi="Arial" w:cs="Arial"/>
          <w:b/>
          <w:sz w:val="20"/>
        </w:rPr>
        <w:t xml:space="preserve">The results of </w:t>
      </w:r>
      <w:r w:rsidR="00452C60" w:rsidRPr="00CF58BE">
        <w:rPr>
          <w:rFonts w:ascii="Arial" w:eastAsia="SimHei" w:hAnsi="Arial" w:cs="Arial"/>
          <w:b/>
          <w:sz w:val="20"/>
        </w:rPr>
        <w:t xml:space="preserve">the </w:t>
      </w:r>
      <w:r w:rsidRPr="00CF58BE">
        <w:rPr>
          <w:rFonts w:ascii="Arial" w:eastAsia="SimHei" w:hAnsi="Arial" w:cs="Arial"/>
          <w:b/>
          <w:sz w:val="20"/>
        </w:rPr>
        <w:t xml:space="preserve">various approaches on the </w:t>
      </w:r>
      <w:r w:rsidR="007F5777">
        <w:rPr>
          <w:rFonts w:ascii="Arial" w:eastAsia="SimHei" w:hAnsi="Arial" w:cs="Arial"/>
          <w:b/>
          <w:sz w:val="20"/>
        </w:rPr>
        <w:t xml:space="preserve">pseudo metagenomics </w:t>
      </w:r>
      <w:r w:rsidRPr="00CF58BE">
        <w:rPr>
          <w:rFonts w:ascii="Arial" w:eastAsia="SimHei" w:hAnsi="Arial" w:cs="Arial"/>
          <w:b/>
          <w:sz w:val="20"/>
        </w:rPr>
        <w:t>datasets</w:t>
      </w:r>
      <w:bookmarkEnd w:id="5"/>
    </w:p>
    <w:p w14:paraId="30133E15" w14:textId="29835116" w:rsidR="00CF15D8" w:rsidRPr="00BD3E14" w:rsidRDefault="00F100BE" w:rsidP="00A63EFC">
      <w:pPr>
        <w:pStyle w:val="ListParagraph"/>
        <w:spacing w:line="300" w:lineRule="auto"/>
        <w:ind w:firstLineChars="0" w:firstLine="0"/>
        <w:rPr>
          <w:rFonts w:ascii="Arial" w:eastAsia="SimHei" w:hAnsi="Arial" w:cs="Arial"/>
          <w:sz w:val="20"/>
        </w:rPr>
      </w:pPr>
      <w:r w:rsidRPr="00BD3E14">
        <w:rPr>
          <w:rFonts w:ascii="Arial" w:eastAsia="SimHei" w:hAnsi="Arial" w:cs="Arial"/>
          <w:sz w:val="20"/>
        </w:rPr>
        <w:t>The</w:t>
      </w:r>
      <w:r w:rsidR="00725D1A" w:rsidRPr="00BD3E14">
        <w:rPr>
          <w:rFonts w:ascii="Arial" w:eastAsia="SimHei" w:hAnsi="Arial" w:cs="Arial"/>
          <w:sz w:val="20"/>
        </w:rPr>
        <w:t xml:space="preserve"> subfigures</w:t>
      </w:r>
      <w:r w:rsidRPr="00BD3E14">
        <w:rPr>
          <w:rFonts w:ascii="Arial" w:eastAsia="SimHei" w:hAnsi="Arial" w:cs="Arial"/>
          <w:sz w:val="20"/>
        </w:rPr>
        <w:t xml:space="preserve"> </w:t>
      </w:r>
      <w:r w:rsidR="002B437D" w:rsidRPr="00BD3E14">
        <w:rPr>
          <w:rFonts w:ascii="Arial" w:eastAsia="SimHei" w:hAnsi="Arial" w:cs="Arial"/>
          <w:sz w:val="20"/>
        </w:rPr>
        <w:t xml:space="preserve">a-f </w:t>
      </w:r>
      <w:r w:rsidRPr="00BD3E14">
        <w:rPr>
          <w:rFonts w:ascii="Arial" w:eastAsia="SimHei" w:hAnsi="Arial" w:cs="Arial"/>
          <w:sz w:val="20"/>
        </w:rPr>
        <w:t>respectively indicate the average sensitivity, accuracy</w:t>
      </w:r>
      <w:r w:rsidR="00A74C99" w:rsidRPr="00BD3E14">
        <w:rPr>
          <w:rFonts w:ascii="Arial" w:eastAsia="SimHei" w:hAnsi="Arial" w:cs="Arial"/>
          <w:sz w:val="20"/>
        </w:rPr>
        <w:t>,</w:t>
      </w:r>
      <w:r w:rsidRPr="00BD3E14">
        <w:rPr>
          <w:rFonts w:ascii="Arial" w:eastAsia="SimHei" w:hAnsi="Arial" w:cs="Arial"/>
          <w:sz w:val="20"/>
        </w:rPr>
        <w:t xml:space="preserve"> F1-</w:t>
      </w:r>
      <w:r w:rsidR="00EF64B0">
        <w:rPr>
          <w:rFonts w:ascii="Arial" w:eastAsia="SimHei" w:hAnsi="Arial" w:cs="Arial" w:hint="eastAsia"/>
          <w:sz w:val="20"/>
        </w:rPr>
        <w:t>score</w:t>
      </w:r>
      <w:r w:rsidR="00783175" w:rsidRPr="00BD3E14">
        <w:rPr>
          <w:rFonts w:ascii="Arial" w:eastAsia="SimHei" w:hAnsi="Arial" w:cs="Arial"/>
          <w:sz w:val="20"/>
        </w:rPr>
        <w:t xml:space="preserve"> </w:t>
      </w:r>
      <w:r w:rsidRPr="00BD3E14">
        <w:rPr>
          <w:rFonts w:ascii="Arial" w:eastAsia="SimHei" w:hAnsi="Arial" w:cs="Arial"/>
          <w:sz w:val="20"/>
        </w:rPr>
        <w:t xml:space="preserve">on all the </w:t>
      </w:r>
      <w:r w:rsidR="007F5777">
        <w:rPr>
          <w:rFonts w:ascii="Arial" w:eastAsia="SimHei" w:hAnsi="Arial" w:cs="Arial"/>
          <w:sz w:val="20"/>
        </w:rPr>
        <w:t xml:space="preserve">86 </w:t>
      </w:r>
      <w:r w:rsidR="00783175" w:rsidRPr="00BD3E14">
        <w:rPr>
          <w:rFonts w:ascii="Arial" w:eastAsia="SimHei" w:hAnsi="Arial" w:cs="Arial"/>
          <w:sz w:val="20"/>
        </w:rPr>
        <w:t>ONT</w:t>
      </w:r>
      <w:r w:rsidR="003F7350" w:rsidRPr="00BD3E14">
        <w:rPr>
          <w:rFonts w:ascii="Arial" w:eastAsia="SimHei" w:hAnsi="Arial" w:cs="Arial"/>
          <w:sz w:val="20"/>
        </w:rPr>
        <w:t xml:space="preserve"> (a)</w:t>
      </w:r>
      <w:r w:rsidR="00783175" w:rsidRPr="00BD3E14">
        <w:rPr>
          <w:rFonts w:ascii="Arial" w:eastAsia="SimHei" w:hAnsi="Arial" w:cs="Arial"/>
          <w:sz w:val="20"/>
        </w:rPr>
        <w:t xml:space="preserve"> and </w:t>
      </w:r>
      <w:r w:rsidR="007F5777">
        <w:rPr>
          <w:rFonts w:ascii="Arial" w:eastAsia="SimHei" w:hAnsi="Arial" w:cs="Arial"/>
          <w:sz w:val="20"/>
        </w:rPr>
        <w:t xml:space="preserve">59 </w:t>
      </w:r>
      <w:r w:rsidR="00783175" w:rsidRPr="00BD3E14">
        <w:rPr>
          <w:rFonts w:ascii="Arial" w:eastAsia="SimHei" w:hAnsi="Arial" w:cs="Arial"/>
          <w:sz w:val="20"/>
        </w:rPr>
        <w:t xml:space="preserve">PacBio </w:t>
      </w:r>
      <w:r w:rsidR="003F7350" w:rsidRPr="00BD3E14">
        <w:rPr>
          <w:rFonts w:ascii="Arial" w:eastAsia="SimHei" w:hAnsi="Arial" w:cs="Arial"/>
          <w:sz w:val="20"/>
        </w:rPr>
        <w:t xml:space="preserve">(b) </w:t>
      </w:r>
      <w:r w:rsidRPr="00BD3E14">
        <w:rPr>
          <w:rFonts w:ascii="Arial" w:eastAsia="SimHei" w:hAnsi="Arial" w:cs="Arial"/>
          <w:sz w:val="20"/>
        </w:rPr>
        <w:t xml:space="preserve">datasets, the WR-datasets </w:t>
      </w:r>
      <w:r w:rsidR="00B651E4" w:rsidRPr="00BD3E14">
        <w:rPr>
          <w:rFonts w:ascii="Arial" w:eastAsia="SimHei" w:hAnsi="Arial" w:cs="Arial"/>
          <w:sz w:val="20"/>
        </w:rPr>
        <w:t xml:space="preserve">produced </w:t>
      </w:r>
      <w:r w:rsidR="003F7350" w:rsidRPr="00BD3E14">
        <w:rPr>
          <w:rFonts w:ascii="Arial" w:eastAsia="SimHei" w:hAnsi="Arial" w:cs="Arial"/>
          <w:sz w:val="20"/>
        </w:rPr>
        <w:t xml:space="preserve">by ONT </w:t>
      </w:r>
      <w:r w:rsidRPr="00BD3E14">
        <w:rPr>
          <w:rFonts w:ascii="Arial" w:eastAsia="SimHei" w:hAnsi="Arial" w:cs="Arial"/>
          <w:sz w:val="20"/>
        </w:rPr>
        <w:t>(</w:t>
      </w:r>
      <w:r w:rsidR="003F7350" w:rsidRPr="00BD3E14">
        <w:rPr>
          <w:rFonts w:ascii="Arial" w:eastAsia="SimHei" w:hAnsi="Arial" w:cs="Arial"/>
          <w:sz w:val="20"/>
        </w:rPr>
        <w:t>c</w:t>
      </w:r>
      <w:r w:rsidRPr="00BD3E14">
        <w:rPr>
          <w:rFonts w:ascii="Arial" w:eastAsia="SimHei" w:hAnsi="Arial" w:cs="Arial"/>
          <w:sz w:val="20"/>
        </w:rPr>
        <w:t xml:space="preserve">) </w:t>
      </w:r>
      <w:r w:rsidR="003F7350" w:rsidRPr="00BD3E14">
        <w:rPr>
          <w:rFonts w:ascii="Arial" w:eastAsia="SimHei" w:hAnsi="Arial" w:cs="Arial"/>
          <w:sz w:val="20"/>
        </w:rPr>
        <w:t>and PacBio (d) platforms</w:t>
      </w:r>
      <w:r w:rsidR="00B35C0A" w:rsidRPr="00BD3E14">
        <w:rPr>
          <w:rFonts w:ascii="Arial" w:eastAsia="SimHei" w:hAnsi="Arial" w:cs="Arial"/>
          <w:sz w:val="20"/>
        </w:rPr>
        <w:t>,</w:t>
      </w:r>
      <w:r w:rsidR="003F7350" w:rsidRPr="00BD3E14">
        <w:rPr>
          <w:rFonts w:ascii="Arial" w:eastAsia="SimHei" w:hAnsi="Arial" w:cs="Arial"/>
          <w:sz w:val="20"/>
        </w:rPr>
        <w:t xml:space="preserve"> </w:t>
      </w:r>
      <w:r w:rsidR="00ED291F" w:rsidRPr="00BD3E14">
        <w:rPr>
          <w:rFonts w:ascii="Arial" w:eastAsia="SimHei" w:hAnsi="Arial" w:cs="Arial"/>
          <w:sz w:val="20"/>
        </w:rPr>
        <w:t xml:space="preserve">the </w:t>
      </w:r>
      <w:r w:rsidR="00071A37" w:rsidRPr="00BD3E14">
        <w:rPr>
          <w:rFonts w:ascii="Arial" w:eastAsia="SimHei" w:hAnsi="Arial" w:cs="Arial"/>
          <w:sz w:val="20"/>
        </w:rPr>
        <w:t>N</w:t>
      </w:r>
      <w:r w:rsidR="00ED291F" w:rsidRPr="00BD3E14">
        <w:rPr>
          <w:rFonts w:ascii="Arial" w:eastAsia="SimHei" w:hAnsi="Arial" w:cs="Arial"/>
          <w:sz w:val="20"/>
        </w:rPr>
        <w:t xml:space="preserve">R-datasets </w:t>
      </w:r>
      <w:r w:rsidR="00B651E4" w:rsidRPr="00BD3E14">
        <w:rPr>
          <w:rFonts w:ascii="Arial" w:eastAsia="SimHei" w:hAnsi="Arial" w:cs="Arial"/>
          <w:sz w:val="20"/>
        </w:rPr>
        <w:t>produced</w:t>
      </w:r>
      <w:r w:rsidR="00ED291F" w:rsidRPr="00BD3E14">
        <w:rPr>
          <w:rFonts w:ascii="Arial" w:eastAsia="SimHei" w:hAnsi="Arial" w:cs="Arial"/>
          <w:sz w:val="20"/>
        </w:rPr>
        <w:t xml:space="preserve"> by ONT (</w:t>
      </w:r>
      <w:r w:rsidR="00666869" w:rsidRPr="00BD3E14">
        <w:rPr>
          <w:rFonts w:ascii="Arial" w:eastAsia="SimHei" w:hAnsi="Arial" w:cs="Arial"/>
          <w:sz w:val="20"/>
        </w:rPr>
        <w:t>e</w:t>
      </w:r>
      <w:r w:rsidR="00ED291F" w:rsidRPr="00BD3E14">
        <w:rPr>
          <w:rFonts w:ascii="Arial" w:eastAsia="SimHei" w:hAnsi="Arial" w:cs="Arial"/>
          <w:sz w:val="20"/>
        </w:rPr>
        <w:t>) and PacBio (</w:t>
      </w:r>
      <w:r w:rsidR="00666869" w:rsidRPr="00BD3E14">
        <w:rPr>
          <w:rFonts w:ascii="Arial" w:eastAsia="SimHei" w:hAnsi="Arial" w:cs="Arial"/>
          <w:sz w:val="20"/>
        </w:rPr>
        <w:t>f</w:t>
      </w:r>
      <w:r w:rsidR="00ED291F" w:rsidRPr="00BD3E14">
        <w:rPr>
          <w:rFonts w:ascii="Arial" w:eastAsia="SimHei" w:hAnsi="Arial" w:cs="Arial"/>
          <w:sz w:val="20"/>
        </w:rPr>
        <w:t>) platforms</w:t>
      </w:r>
      <w:r w:rsidRPr="00BD3E14">
        <w:rPr>
          <w:rFonts w:ascii="Arial" w:eastAsia="SimHei" w:hAnsi="Arial" w:cs="Arial"/>
          <w:sz w:val="20"/>
        </w:rPr>
        <w:t>.</w:t>
      </w:r>
      <w:r w:rsidR="00666869" w:rsidRPr="00BD3E14">
        <w:rPr>
          <w:rFonts w:ascii="Arial" w:eastAsia="SimHei" w:hAnsi="Arial" w:cs="Arial"/>
          <w:sz w:val="20"/>
        </w:rPr>
        <w:t xml:space="preserve"> The speed of the various approaches on all the </w:t>
      </w:r>
      <w:r w:rsidR="007B6D9A" w:rsidRPr="00BD3E14">
        <w:rPr>
          <w:rFonts w:ascii="Arial" w:eastAsia="SimHei" w:hAnsi="Arial" w:cs="Arial"/>
          <w:sz w:val="20"/>
        </w:rPr>
        <w:t xml:space="preserve">86 ONT and </w:t>
      </w:r>
      <w:r w:rsidR="00725D1A" w:rsidRPr="00BD3E14">
        <w:rPr>
          <w:rFonts w:ascii="Arial" w:eastAsia="SimHei" w:hAnsi="Arial" w:cs="Arial"/>
          <w:sz w:val="20"/>
        </w:rPr>
        <w:t>59 PacB</w:t>
      </w:r>
      <w:r w:rsidR="00725D1A" w:rsidRPr="00BD3E14">
        <w:rPr>
          <w:rFonts w:ascii="Arial" w:eastAsia="SimHei" w:hAnsi="Arial" w:cs="Arial" w:hint="eastAsia"/>
          <w:sz w:val="20"/>
        </w:rPr>
        <w:t>io</w:t>
      </w:r>
      <w:r w:rsidR="00725D1A" w:rsidRPr="00BD3E14">
        <w:rPr>
          <w:rFonts w:ascii="Arial" w:eastAsia="SimHei" w:hAnsi="Arial" w:cs="Arial"/>
          <w:sz w:val="20"/>
        </w:rPr>
        <w:t xml:space="preserve"> datasets are respectively shown in </w:t>
      </w:r>
      <w:r w:rsidR="00725D1A" w:rsidRPr="00BD3E14">
        <w:rPr>
          <w:rFonts w:ascii="Arial" w:eastAsia="SimHei" w:hAnsi="Arial" w:cs="Arial" w:hint="eastAsia"/>
          <w:sz w:val="20"/>
        </w:rPr>
        <w:t>sub</w:t>
      </w:r>
      <w:r w:rsidR="00725D1A" w:rsidRPr="00BD3E14">
        <w:rPr>
          <w:rFonts w:ascii="Arial" w:eastAsia="SimHei" w:hAnsi="Arial" w:cs="Arial"/>
          <w:sz w:val="20"/>
        </w:rPr>
        <w:t>figures g and h</w:t>
      </w:r>
      <w:r w:rsidR="00BA1D27" w:rsidRPr="00BD3E14">
        <w:rPr>
          <w:rFonts w:ascii="Arial" w:eastAsia="SimHei" w:hAnsi="Arial" w:cs="Arial"/>
          <w:sz w:val="20"/>
        </w:rPr>
        <w:t xml:space="preserve"> (assessed with 8 CPU threads)</w:t>
      </w:r>
      <w:r w:rsidR="00725D1A" w:rsidRPr="00BD3E14">
        <w:rPr>
          <w:rFonts w:ascii="Arial" w:eastAsia="SimHei" w:hAnsi="Arial" w:cs="Arial"/>
          <w:sz w:val="20"/>
        </w:rPr>
        <w:t>.</w:t>
      </w:r>
    </w:p>
    <w:p w14:paraId="6D4170EF" w14:textId="77777777" w:rsidR="0064562E" w:rsidRPr="00BD3E14" w:rsidRDefault="0064562E">
      <w:pPr>
        <w:widowControl/>
        <w:jc w:val="left"/>
        <w:sectPr w:rsidR="0064562E" w:rsidRPr="00BD3E14" w:rsidSect="00135E89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14:paraId="029681B4" w14:textId="369AC20A" w:rsidR="00ED200D" w:rsidRPr="00A76F74" w:rsidRDefault="00BE5283" w:rsidP="000841C2">
      <w:pPr>
        <w:widowControl/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6A12B8CC" wp14:editId="32EA85C2">
            <wp:extent cx="7721600" cy="4634177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725140" cy="4636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F4BF63" w14:textId="7F14BE61" w:rsidR="005615AE" w:rsidRPr="003E3F09" w:rsidRDefault="005615AE" w:rsidP="00537B58">
      <w:pPr>
        <w:pStyle w:val="ListParagraph"/>
        <w:numPr>
          <w:ilvl w:val="0"/>
          <w:numId w:val="3"/>
        </w:numPr>
        <w:spacing w:line="300" w:lineRule="auto"/>
        <w:ind w:firstLineChars="0"/>
        <w:outlineLvl w:val="0"/>
        <w:rPr>
          <w:rFonts w:ascii="Arial" w:eastAsia="SimHei" w:hAnsi="Arial" w:cs="Arial"/>
          <w:b/>
          <w:sz w:val="20"/>
        </w:rPr>
      </w:pPr>
      <w:bookmarkStart w:id="6" w:name="_Toc66966096"/>
      <w:r w:rsidRPr="003E3F09">
        <w:rPr>
          <w:rFonts w:ascii="Arial" w:eastAsia="SimHei" w:hAnsi="Arial" w:cs="Arial"/>
          <w:b/>
          <w:sz w:val="20"/>
        </w:rPr>
        <w:t xml:space="preserve">The results of </w:t>
      </w:r>
      <w:r w:rsidR="00E86542" w:rsidRPr="003E3F09">
        <w:rPr>
          <w:rFonts w:ascii="Arial" w:eastAsia="SimHei" w:hAnsi="Arial" w:cs="Arial"/>
          <w:b/>
          <w:sz w:val="20"/>
        </w:rPr>
        <w:t xml:space="preserve">the </w:t>
      </w:r>
      <w:r w:rsidRPr="003E3F09">
        <w:rPr>
          <w:rFonts w:ascii="Arial" w:eastAsia="SimHei" w:hAnsi="Arial" w:cs="Arial"/>
          <w:b/>
          <w:sz w:val="20"/>
        </w:rPr>
        <w:t xml:space="preserve">various approaches on </w:t>
      </w:r>
      <w:r w:rsidR="00912295" w:rsidRPr="003E3F09">
        <w:rPr>
          <w:rFonts w:ascii="Arial" w:eastAsia="SimHei" w:hAnsi="Arial" w:cs="Arial"/>
          <w:b/>
          <w:sz w:val="20"/>
        </w:rPr>
        <w:t xml:space="preserve">the </w:t>
      </w:r>
      <w:r w:rsidR="00A76F74">
        <w:rPr>
          <w:rFonts w:ascii="Arial" w:eastAsia="SimHei" w:hAnsi="Arial" w:cs="Arial"/>
          <w:b/>
          <w:sz w:val="20"/>
        </w:rPr>
        <w:t>6</w:t>
      </w:r>
      <w:r w:rsidR="00912295" w:rsidRPr="003E3F09">
        <w:rPr>
          <w:rFonts w:ascii="Arial" w:eastAsia="SimHei" w:hAnsi="Arial" w:cs="Arial"/>
          <w:b/>
          <w:sz w:val="20"/>
        </w:rPr>
        <w:t xml:space="preserve"> ONT datasets with</w:t>
      </w:r>
      <w:r w:rsidR="000432C2" w:rsidRPr="003E3F09">
        <w:rPr>
          <w:rFonts w:ascii="Arial" w:eastAsia="SimHei" w:hAnsi="Arial" w:cs="Arial"/>
          <w:b/>
          <w:sz w:val="20"/>
        </w:rPr>
        <w:t xml:space="preserve"> strain-level labels</w:t>
      </w:r>
      <w:bookmarkEnd w:id="6"/>
    </w:p>
    <w:p w14:paraId="425F2191" w14:textId="3995BE29" w:rsidR="001E4F58" w:rsidRPr="00BD3E14" w:rsidRDefault="00C93679" w:rsidP="00537B58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  <w:r w:rsidRPr="00BD3E14">
        <w:rPr>
          <w:rFonts w:ascii="Arial" w:hAnsi="Arial" w:cs="Arial"/>
          <w:sz w:val="20"/>
        </w:rPr>
        <w:t>The sensitivity (a), accuracy (b) and F1-</w:t>
      </w:r>
      <w:r w:rsidR="005E6D6A">
        <w:rPr>
          <w:rFonts w:ascii="Arial" w:hAnsi="Arial" w:cs="Arial" w:hint="eastAsia"/>
          <w:sz w:val="20"/>
        </w:rPr>
        <w:t>score</w:t>
      </w:r>
      <w:r w:rsidR="0041241E">
        <w:rPr>
          <w:rFonts w:ascii="Arial" w:hAnsi="Arial" w:cs="Arial"/>
          <w:sz w:val="20"/>
        </w:rPr>
        <w:t xml:space="preserve"> </w:t>
      </w:r>
      <w:r w:rsidRPr="00BD3E14">
        <w:rPr>
          <w:rFonts w:ascii="Arial" w:hAnsi="Arial" w:cs="Arial"/>
          <w:sz w:val="20"/>
        </w:rPr>
        <w:t xml:space="preserve">(c) of the four approaches </w:t>
      </w:r>
      <w:r w:rsidR="001B3A32">
        <w:rPr>
          <w:rFonts w:ascii="Arial" w:hAnsi="Arial" w:cs="Arial"/>
          <w:sz w:val="20"/>
        </w:rPr>
        <w:t>on the 6</w:t>
      </w:r>
      <w:r w:rsidR="00CD48FA" w:rsidRPr="00BD3E14">
        <w:rPr>
          <w:rFonts w:ascii="Arial" w:hAnsi="Arial" w:cs="Arial"/>
          <w:sz w:val="20"/>
        </w:rPr>
        <w:t xml:space="preserve"> ONT datasets with strain-level labels</w:t>
      </w:r>
      <w:r w:rsidR="000F5CAA" w:rsidRPr="00BD3E14">
        <w:rPr>
          <w:rFonts w:ascii="Arial" w:hAnsi="Arial" w:cs="Arial"/>
          <w:sz w:val="20"/>
        </w:rPr>
        <w:t>. The</w:t>
      </w:r>
      <w:r w:rsidR="00CD48FA" w:rsidRPr="00BD3E14">
        <w:rPr>
          <w:rFonts w:ascii="Arial" w:hAnsi="Arial" w:cs="Arial"/>
          <w:sz w:val="20"/>
        </w:rPr>
        <w:t xml:space="preserve"> </w:t>
      </w:r>
      <w:r w:rsidR="009B7246" w:rsidRPr="00BD3E14">
        <w:rPr>
          <w:rFonts w:ascii="Arial" w:hAnsi="Arial" w:cs="Arial"/>
          <w:sz w:val="20"/>
        </w:rPr>
        <w:t xml:space="preserve">averaged </w:t>
      </w:r>
      <w:r w:rsidR="007671DF" w:rsidRPr="00BD3E14">
        <w:rPr>
          <w:rFonts w:ascii="Arial" w:hAnsi="Arial" w:cs="Arial"/>
          <w:sz w:val="20"/>
        </w:rPr>
        <w:t>statistics (marked as “AVERAGE”) and the statistics on the</w:t>
      </w:r>
      <w:r w:rsidR="001B3A32">
        <w:rPr>
          <w:rFonts w:ascii="Arial" w:hAnsi="Arial" w:cs="Arial"/>
          <w:sz w:val="20"/>
        </w:rPr>
        <w:t xml:space="preserve"> 6</w:t>
      </w:r>
      <w:r w:rsidR="007671DF" w:rsidRPr="00BD3E14">
        <w:rPr>
          <w:rFonts w:ascii="Arial" w:hAnsi="Arial" w:cs="Arial"/>
          <w:sz w:val="20"/>
        </w:rPr>
        <w:t xml:space="preserve"> datasets (SRA Accessions: </w:t>
      </w:r>
      <w:r w:rsidR="008F6D28" w:rsidRPr="00BD3E14">
        <w:rPr>
          <w:rFonts w:ascii="Arial" w:hAnsi="Arial" w:cs="Arial"/>
          <w:sz w:val="20"/>
        </w:rPr>
        <w:t>ERR1418239, ERR1769944, ERR2</w:t>
      </w:r>
      <w:r w:rsidR="00A76F74">
        <w:rPr>
          <w:rFonts w:ascii="Arial" w:hAnsi="Arial" w:cs="Arial"/>
          <w:sz w:val="20"/>
        </w:rPr>
        <w:t xml:space="preserve">722109, SRR4046732, SRR5429682 </w:t>
      </w:r>
      <w:r w:rsidR="008F6D28" w:rsidRPr="00BD3E14">
        <w:rPr>
          <w:rFonts w:ascii="Arial" w:hAnsi="Arial" w:cs="Arial"/>
          <w:sz w:val="20"/>
        </w:rPr>
        <w:t xml:space="preserve">and </w:t>
      </w:r>
      <w:r w:rsidR="007671DF" w:rsidRPr="00BD3E14">
        <w:rPr>
          <w:rFonts w:ascii="Arial" w:hAnsi="Arial" w:cs="Arial"/>
          <w:sz w:val="20"/>
        </w:rPr>
        <w:t>SRR6830111, corresponding to lines</w:t>
      </w:r>
      <w:r w:rsidR="000D5B13" w:rsidRPr="00BD3E14">
        <w:rPr>
          <w:rFonts w:ascii="Arial" w:hAnsi="Arial" w:cs="Arial"/>
          <w:sz w:val="20"/>
        </w:rPr>
        <w:t xml:space="preserve"> 13, 14, 19, 24, 31, 48</w:t>
      </w:r>
      <w:r w:rsidR="00731CFF" w:rsidRPr="00BD3E14">
        <w:rPr>
          <w:rFonts w:ascii="Arial" w:hAnsi="Arial" w:cs="Arial"/>
          <w:sz w:val="20"/>
        </w:rPr>
        <w:t xml:space="preserve"> of Supplementary Table 1</w:t>
      </w:r>
      <w:r w:rsidR="007671DF" w:rsidRPr="00BD3E14">
        <w:rPr>
          <w:rFonts w:ascii="Arial" w:hAnsi="Arial" w:cs="Arial"/>
          <w:sz w:val="20"/>
        </w:rPr>
        <w:t>)</w:t>
      </w:r>
      <w:r w:rsidR="000F5CAA" w:rsidRPr="00BD3E14">
        <w:rPr>
          <w:rFonts w:ascii="Arial" w:hAnsi="Arial" w:cs="Arial"/>
          <w:sz w:val="20"/>
        </w:rPr>
        <w:t xml:space="preserve"> are respectively show</w:t>
      </w:r>
      <w:r w:rsidR="00A40011" w:rsidRPr="00BD3E14">
        <w:rPr>
          <w:rFonts w:ascii="Arial" w:hAnsi="Arial" w:cs="Arial"/>
          <w:sz w:val="20"/>
        </w:rPr>
        <w:t>n</w:t>
      </w:r>
      <w:r w:rsidR="00C041E2" w:rsidRPr="00BD3E14">
        <w:rPr>
          <w:rFonts w:ascii="Arial" w:hAnsi="Arial" w:cs="Arial"/>
          <w:sz w:val="20"/>
        </w:rPr>
        <w:t xml:space="preserve"> in </w:t>
      </w:r>
      <w:r w:rsidR="00987676" w:rsidRPr="00BD3E14">
        <w:rPr>
          <w:rFonts w:ascii="Arial" w:hAnsi="Arial" w:cs="Arial"/>
          <w:sz w:val="20"/>
        </w:rPr>
        <w:t xml:space="preserve">the </w:t>
      </w:r>
      <w:r w:rsidR="00C041E2" w:rsidRPr="00BD3E14">
        <w:rPr>
          <w:rFonts w:ascii="Arial" w:hAnsi="Arial" w:cs="Arial"/>
          <w:sz w:val="20"/>
        </w:rPr>
        <w:t>bar plots</w:t>
      </w:r>
      <w:r w:rsidR="00444602" w:rsidRPr="00BD3E14">
        <w:rPr>
          <w:rFonts w:ascii="Arial" w:hAnsi="Arial" w:cs="Arial"/>
          <w:sz w:val="20"/>
        </w:rPr>
        <w:t xml:space="preserve">. </w:t>
      </w:r>
    </w:p>
    <w:p w14:paraId="72D21AA6" w14:textId="77777777" w:rsidR="00B9630C" w:rsidRPr="00BD3E14" w:rsidRDefault="00B9630C" w:rsidP="00537B58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  <w:sectPr w:rsidR="00B9630C" w:rsidRPr="00BD3E14" w:rsidSect="004E2D2D">
          <w:pgSz w:w="16838" w:h="11906" w:orient="landscape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76B80109" w14:textId="30621F2D" w:rsidR="00B9630C" w:rsidRPr="00BD3E14" w:rsidRDefault="002A69BE" w:rsidP="00B9630C">
      <w:pPr>
        <w:spacing w:afterLines="50" w:after="156" w:line="300" w:lineRule="auto"/>
        <w:jc w:val="center"/>
        <w:rPr>
          <w:rFonts w:ascii="Arial" w:hAnsi="Arial" w:cs="Arial"/>
          <w:bCs/>
          <w:sz w:val="20"/>
          <w:szCs w:val="20"/>
        </w:rPr>
      </w:pPr>
      <w:r>
        <w:rPr>
          <w:noProof/>
          <w:lang w:eastAsia="en-US"/>
        </w:rPr>
        <w:lastRenderedPageBreak/>
        <w:drawing>
          <wp:inline distT="0" distB="0" distL="0" distR="0" wp14:anchorId="3F52BFD7" wp14:editId="076404BC">
            <wp:extent cx="4585098" cy="2244290"/>
            <wp:effectExtent l="0" t="0" r="635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597400" cy="2250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0CAB63" w14:textId="659ADD2E" w:rsidR="00B9630C" w:rsidRPr="003E3F09" w:rsidRDefault="00B9630C" w:rsidP="00B9630C">
      <w:pPr>
        <w:pStyle w:val="ListParagraph"/>
        <w:numPr>
          <w:ilvl w:val="0"/>
          <w:numId w:val="3"/>
        </w:numPr>
        <w:spacing w:line="300" w:lineRule="auto"/>
        <w:ind w:firstLineChars="0"/>
        <w:outlineLvl w:val="0"/>
        <w:rPr>
          <w:rFonts w:ascii="Arial" w:eastAsia="SimHei" w:hAnsi="Arial" w:cs="Arial"/>
          <w:b/>
          <w:sz w:val="20"/>
        </w:rPr>
      </w:pPr>
      <w:bookmarkStart w:id="7" w:name="_Toc66966097"/>
      <w:r w:rsidRPr="003E3F09">
        <w:rPr>
          <w:rFonts w:ascii="Arial" w:eastAsia="SimHei" w:hAnsi="Arial" w:cs="Arial"/>
          <w:b/>
          <w:sz w:val="20"/>
        </w:rPr>
        <w:t xml:space="preserve">The speed of </w:t>
      </w:r>
      <w:r w:rsidR="00A368C7" w:rsidRPr="003E3F09">
        <w:rPr>
          <w:rFonts w:ascii="Arial" w:eastAsia="SimHei" w:hAnsi="Arial" w:cs="Arial"/>
          <w:b/>
          <w:sz w:val="20"/>
        </w:rPr>
        <w:t>deSAMBA with various numbers of CPU threads</w:t>
      </w:r>
      <w:bookmarkEnd w:id="7"/>
    </w:p>
    <w:p w14:paraId="1C75266A" w14:textId="6AFC5216" w:rsidR="00D345D7" w:rsidRPr="00BD3E14" w:rsidRDefault="00401003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  <w:highlight w:val="yellow"/>
        </w:rPr>
      </w:pPr>
      <w:r w:rsidRPr="00401003">
        <w:rPr>
          <w:rFonts w:ascii="Arial" w:hAnsi="Arial" w:cs="Arial" w:hint="eastAsia"/>
          <w:sz w:val="20"/>
        </w:rPr>
        <w:t>T</w:t>
      </w:r>
      <w:r w:rsidRPr="00401003">
        <w:rPr>
          <w:rFonts w:ascii="Arial" w:hAnsi="Arial" w:cs="Arial"/>
          <w:sz w:val="20"/>
        </w:rPr>
        <w:t>he</w:t>
      </w:r>
      <w:r>
        <w:rPr>
          <w:rFonts w:ascii="Arial" w:hAnsi="Arial" w:cs="Arial"/>
          <w:sz w:val="20"/>
        </w:rPr>
        <w:t xml:space="preserve"> figure shows the </w:t>
      </w:r>
      <w:r w:rsidR="00BB3139">
        <w:rPr>
          <w:rFonts w:ascii="Arial" w:hAnsi="Arial" w:cs="Arial"/>
          <w:sz w:val="20"/>
        </w:rPr>
        <w:t xml:space="preserve">speed of deSAMBA with 1, 2, 4, 8 and 16 CPU threads (blue line and dots). </w:t>
      </w:r>
      <w:r w:rsidR="00227834">
        <w:rPr>
          <w:rFonts w:ascii="Arial" w:hAnsi="Arial" w:cs="Arial"/>
          <w:sz w:val="20"/>
        </w:rPr>
        <w:t xml:space="preserve">The orange dashed line </w:t>
      </w:r>
      <w:r w:rsidR="00236575">
        <w:rPr>
          <w:rFonts w:ascii="Arial" w:hAnsi="Arial" w:cs="Arial"/>
          <w:sz w:val="20"/>
        </w:rPr>
        <w:t xml:space="preserve">and dots indicate </w:t>
      </w:r>
      <w:r w:rsidR="006907C2">
        <w:rPr>
          <w:rFonts w:ascii="Arial" w:hAnsi="Arial" w:cs="Arial"/>
          <w:sz w:val="20"/>
        </w:rPr>
        <w:t xml:space="preserve">the speedup </w:t>
      </w:r>
      <w:r w:rsidR="00B54B90">
        <w:rPr>
          <w:rFonts w:ascii="Arial" w:hAnsi="Arial" w:cs="Arial"/>
          <w:sz w:val="20"/>
        </w:rPr>
        <w:t>in theory with the same numbers of threads.</w:t>
      </w:r>
    </w:p>
    <w:p w14:paraId="62BDF584" w14:textId="36080522" w:rsidR="00CF6303" w:rsidRPr="00BD3E14" w:rsidRDefault="00CF6303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</w:p>
    <w:p w14:paraId="0D41CCDC" w14:textId="77777777" w:rsidR="00605DE2" w:rsidRPr="00BD3E14" w:rsidRDefault="00605DE2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  <w:sectPr w:rsidR="00605DE2" w:rsidRPr="00BD3E14" w:rsidSect="00B9630C"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6CB9BE65" w14:textId="5E2EDB6C" w:rsidR="0047330A" w:rsidRPr="00BD3E14" w:rsidRDefault="00840459" w:rsidP="00D3613B">
      <w:pPr>
        <w:pStyle w:val="ListParagraph"/>
        <w:spacing w:line="300" w:lineRule="auto"/>
        <w:ind w:firstLineChars="0" w:firstLine="0"/>
        <w:jc w:val="center"/>
        <w:rPr>
          <w:rFonts w:ascii="Arial" w:hAnsi="Arial" w:cs="Arial"/>
          <w:sz w:val="20"/>
        </w:rPr>
      </w:pPr>
      <w:r w:rsidRPr="00BD3E14">
        <w:rPr>
          <w:rFonts w:ascii="Arial" w:hAnsi="Arial" w:cs="Arial"/>
          <w:noProof/>
          <w:sz w:val="20"/>
          <w:lang w:eastAsia="en-US"/>
        </w:rPr>
        <w:lastRenderedPageBreak/>
        <w:drawing>
          <wp:inline distT="0" distB="0" distL="0" distR="0" wp14:anchorId="46A4A782" wp14:editId="2F316939">
            <wp:extent cx="8863330" cy="4928870"/>
            <wp:effectExtent l="0" t="0" r="0" b="0"/>
            <wp:docPr id="4" name="图片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13C174F-A7DF-40BC-83F2-4524ECE4089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13C174F-A7DF-40BC-83F2-4524ECE4089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4928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126C5" w14:textId="2FE48F9C" w:rsidR="00605DE2" w:rsidRPr="007F5777" w:rsidRDefault="007F5777" w:rsidP="00605DE2">
      <w:pPr>
        <w:pStyle w:val="ListParagraph"/>
        <w:numPr>
          <w:ilvl w:val="0"/>
          <w:numId w:val="3"/>
        </w:numPr>
        <w:spacing w:line="300" w:lineRule="auto"/>
        <w:ind w:firstLineChars="0"/>
        <w:outlineLvl w:val="0"/>
        <w:rPr>
          <w:rFonts w:ascii="Arial" w:eastAsia="SimHei" w:hAnsi="Arial" w:cs="Arial"/>
          <w:b/>
          <w:sz w:val="20"/>
        </w:rPr>
      </w:pPr>
      <w:bookmarkStart w:id="8" w:name="_Toc66966098"/>
      <w:r>
        <w:rPr>
          <w:rFonts w:ascii="Arial" w:eastAsia="SimHei" w:hAnsi="Arial" w:cs="Arial" w:hint="eastAsia"/>
          <w:b/>
          <w:sz w:val="20"/>
        </w:rPr>
        <w:t>T</w:t>
      </w:r>
      <w:r>
        <w:rPr>
          <w:rFonts w:ascii="Arial" w:eastAsia="SimHei" w:hAnsi="Arial" w:cs="Arial"/>
          <w:b/>
          <w:sz w:val="20"/>
        </w:rPr>
        <w:t xml:space="preserve">he sensitivities and accuracies on </w:t>
      </w:r>
      <w:r w:rsidR="00C25A6C">
        <w:rPr>
          <w:rFonts w:ascii="Arial" w:eastAsia="SimHei" w:hAnsi="Arial" w:cs="Arial"/>
          <w:b/>
          <w:sz w:val="20"/>
        </w:rPr>
        <w:t xml:space="preserve">the pseudo metagenomics </w:t>
      </w:r>
      <w:r>
        <w:rPr>
          <w:rFonts w:ascii="Arial" w:eastAsia="SimHei" w:hAnsi="Arial" w:cs="Arial"/>
          <w:b/>
          <w:sz w:val="20"/>
        </w:rPr>
        <w:t>datasets</w:t>
      </w:r>
      <w:bookmarkEnd w:id="8"/>
    </w:p>
    <w:p w14:paraId="5D72BFC4" w14:textId="6D2F6EE3" w:rsidR="00605DE2" w:rsidRPr="00BD3E14" w:rsidRDefault="007F5777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  <w:r>
        <w:rPr>
          <w:rFonts w:ascii="Arial" w:hAnsi="Arial" w:cs="Arial" w:hint="eastAsia"/>
          <w:sz w:val="20"/>
        </w:rPr>
        <w:t>T</w:t>
      </w:r>
      <w:r>
        <w:rPr>
          <w:rFonts w:ascii="Arial" w:hAnsi="Arial" w:cs="Arial"/>
          <w:sz w:val="20"/>
        </w:rPr>
        <w:t xml:space="preserve">he </w:t>
      </w:r>
      <w:r w:rsidR="00C25A6C" w:rsidRPr="00C25A6C">
        <w:rPr>
          <w:rFonts w:ascii="Arial" w:hAnsi="Arial" w:cs="Arial"/>
          <w:sz w:val="20"/>
        </w:rPr>
        <w:t xml:space="preserve">sensitivities </w:t>
      </w:r>
      <w:r w:rsidR="00C25A6C">
        <w:rPr>
          <w:rFonts w:ascii="Arial" w:hAnsi="Arial" w:cs="Arial"/>
          <w:sz w:val="20"/>
        </w:rPr>
        <w:t>(</w:t>
      </w:r>
      <w:r w:rsidR="007E6D83">
        <w:rPr>
          <w:rFonts w:ascii="Arial" w:hAnsi="Arial" w:cs="Arial"/>
          <w:sz w:val="20"/>
        </w:rPr>
        <w:t xml:space="preserve">subfigures </w:t>
      </w:r>
      <w:r w:rsidR="00C25A6C">
        <w:rPr>
          <w:rFonts w:ascii="Arial" w:hAnsi="Arial" w:cs="Arial"/>
          <w:sz w:val="20"/>
        </w:rPr>
        <w:t xml:space="preserve">a and c) </w:t>
      </w:r>
      <w:r w:rsidR="00C25A6C" w:rsidRPr="00C25A6C">
        <w:rPr>
          <w:rFonts w:ascii="Arial" w:hAnsi="Arial" w:cs="Arial"/>
          <w:sz w:val="20"/>
        </w:rPr>
        <w:t>and accuracies</w:t>
      </w:r>
      <w:r w:rsidR="007E6D83">
        <w:rPr>
          <w:rFonts w:ascii="Arial" w:hAnsi="Arial" w:cs="Arial"/>
          <w:sz w:val="20"/>
        </w:rPr>
        <w:t xml:space="preserve"> (subfigures b and d) </w:t>
      </w:r>
      <w:r w:rsidR="004D72F6">
        <w:rPr>
          <w:rFonts w:ascii="Arial" w:hAnsi="Arial" w:cs="Arial"/>
          <w:sz w:val="20"/>
        </w:rPr>
        <w:t>of various approaches are shown by various colored dots</w:t>
      </w:r>
      <w:r w:rsidR="004E7B5F">
        <w:rPr>
          <w:rFonts w:ascii="Arial" w:hAnsi="Arial" w:cs="Arial"/>
          <w:sz w:val="20"/>
        </w:rPr>
        <w:t xml:space="preserve"> (light blue, gray, orange and blue </w:t>
      </w:r>
      <w:r w:rsidR="00491111">
        <w:rPr>
          <w:rFonts w:ascii="Arial" w:hAnsi="Arial" w:cs="Arial"/>
          <w:sz w:val="20"/>
        </w:rPr>
        <w:t>dots for the results of deSAMBA, Minimap2, Centrifuge and Kaiju, respectively</w:t>
      </w:r>
      <w:r w:rsidR="004E7B5F">
        <w:rPr>
          <w:rFonts w:ascii="Arial" w:hAnsi="Arial" w:cs="Arial"/>
          <w:sz w:val="20"/>
        </w:rPr>
        <w:t>)</w:t>
      </w:r>
      <w:r w:rsidR="004D72F6">
        <w:rPr>
          <w:rFonts w:ascii="Arial" w:hAnsi="Arial" w:cs="Arial"/>
          <w:sz w:val="20"/>
        </w:rPr>
        <w:t>.</w:t>
      </w:r>
    </w:p>
    <w:p w14:paraId="5DBE827E" w14:textId="77777777" w:rsidR="0047330A" w:rsidRPr="00BD3E14" w:rsidRDefault="0047330A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</w:p>
    <w:p w14:paraId="39F97D9A" w14:textId="77777777" w:rsidR="00CF6303" w:rsidRPr="00BD3E14" w:rsidRDefault="00CF6303" w:rsidP="00D42DC2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  <w:sectPr w:rsidR="00CF6303" w:rsidRPr="00BD3E14" w:rsidSect="00D3613B">
          <w:pgSz w:w="16838" w:h="11906" w:orient="landscape"/>
          <w:pgMar w:top="720" w:right="720" w:bottom="720" w:left="720" w:header="851" w:footer="992" w:gutter="0"/>
          <w:cols w:space="425"/>
          <w:docGrid w:type="lines" w:linePitch="312"/>
        </w:sectPr>
      </w:pPr>
    </w:p>
    <w:p w14:paraId="33545ECE" w14:textId="63B72A39" w:rsidR="00CF6303" w:rsidRPr="00BD3E14" w:rsidRDefault="00840459" w:rsidP="00CF6303">
      <w:pPr>
        <w:spacing w:afterLines="50" w:after="156" w:line="300" w:lineRule="auto"/>
        <w:jc w:val="center"/>
        <w:rPr>
          <w:rFonts w:ascii="Arial" w:hAnsi="Arial" w:cs="Arial"/>
          <w:sz w:val="20"/>
          <w:szCs w:val="20"/>
        </w:rPr>
      </w:pPr>
      <w:r w:rsidRPr="00BD3E14">
        <w:rPr>
          <w:rFonts w:ascii="Arial" w:hAnsi="Arial" w:cs="Arial"/>
          <w:noProof/>
          <w:sz w:val="20"/>
          <w:szCs w:val="20"/>
          <w:lang w:eastAsia="en-US"/>
        </w:rPr>
        <w:lastRenderedPageBreak/>
        <w:drawing>
          <wp:inline distT="0" distB="0" distL="0" distR="0" wp14:anchorId="04DBAE45" wp14:editId="06B66E6F">
            <wp:extent cx="5694283" cy="2604211"/>
            <wp:effectExtent l="0" t="0" r="0" b="0"/>
            <wp:docPr id="6" name="图片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2A7A2E1-20C6-4723-BC48-662C218D7EA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2A7A2E1-20C6-4723-BC48-662C218D7EA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10321" cy="26115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C5C0DA" w14:textId="1D1E7EDF" w:rsidR="00CF6303" w:rsidRPr="00D13293" w:rsidRDefault="00DA54BB" w:rsidP="00CF6303">
      <w:pPr>
        <w:pStyle w:val="ListParagraph"/>
        <w:numPr>
          <w:ilvl w:val="0"/>
          <w:numId w:val="3"/>
        </w:numPr>
        <w:spacing w:line="300" w:lineRule="auto"/>
        <w:ind w:firstLineChars="0"/>
        <w:outlineLvl w:val="0"/>
        <w:rPr>
          <w:rFonts w:ascii="Arial" w:eastAsia="SimHei" w:hAnsi="Arial" w:cs="Arial"/>
          <w:b/>
          <w:sz w:val="20"/>
        </w:rPr>
      </w:pPr>
      <w:bookmarkStart w:id="9" w:name="_Toc66966099"/>
      <w:r w:rsidRPr="00D13293">
        <w:rPr>
          <w:rFonts w:ascii="Arial" w:eastAsia="SimHei" w:hAnsi="Arial" w:cs="Arial" w:hint="eastAsia"/>
          <w:b/>
          <w:sz w:val="20"/>
        </w:rPr>
        <w:t>T</w:t>
      </w:r>
      <w:r w:rsidRPr="00D13293">
        <w:rPr>
          <w:rFonts w:ascii="Arial" w:eastAsia="SimHei" w:hAnsi="Arial" w:cs="Arial"/>
          <w:b/>
          <w:sz w:val="20"/>
        </w:rPr>
        <w:t xml:space="preserve">he </w:t>
      </w:r>
      <w:r w:rsidR="004D0A51">
        <w:rPr>
          <w:rFonts w:ascii="Arial" w:eastAsia="SimHei" w:hAnsi="Arial" w:cs="Arial"/>
          <w:b/>
          <w:sz w:val="20"/>
        </w:rPr>
        <w:t xml:space="preserve">sensitivity </w:t>
      </w:r>
      <w:r w:rsidRPr="00D13293">
        <w:rPr>
          <w:rFonts w:ascii="Arial" w:eastAsia="SimHei" w:hAnsi="Arial" w:cs="Arial"/>
          <w:b/>
          <w:sz w:val="20"/>
        </w:rPr>
        <w:t xml:space="preserve">of BLASTN </w:t>
      </w:r>
      <w:r w:rsidR="00D13293" w:rsidRPr="00D13293">
        <w:rPr>
          <w:rFonts w:ascii="Arial" w:eastAsia="SimHei" w:hAnsi="Arial" w:cs="Arial"/>
          <w:b/>
          <w:sz w:val="20"/>
        </w:rPr>
        <w:t>on 7 WR-datasets</w:t>
      </w:r>
      <w:r w:rsidR="00217DC5">
        <w:rPr>
          <w:rFonts w:ascii="Arial" w:eastAsia="SimHei" w:hAnsi="Arial" w:cs="Arial"/>
          <w:b/>
          <w:sz w:val="20"/>
        </w:rPr>
        <w:t xml:space="preserve"> </w:t>
      </w:r>
      <w:r w:rsidR="00DD29FE">
        <w:rPr>
          <w:rFonts w:ascii="Arial" w:eastAsia="SimHei" w:hAnsi="Arial" w:cs="Arial"/>
          <w:b/>
          <w:sz w:val="20"/>
        </w:rPr>
        <w:t>with low sensitivity</w:t>
      </w:r>
      <w:bookmarkEnd w:id="9"/>
    </w:p>
    <w:p w14:paraId="2B8457FE" w14:textId="5ED6FECF" w:rsidR="00CF6303" w:rsidRPr="00886E65" w:rsidRDefault="001B4A8D" w:rsidP="00713717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  <w:r w:rsidRPr="001B4A8D">
        <w:rPr>
          <w:rFonts w:ascii="Arial" w:hAnsi="Arial" w:cs="Arial" w:hint="eastAsia"/>
          <w:sz w:val="20"/>
        </w:rPr>
        <w:t>T</w:t>
      </w:r>
      <w:r w:rsidRPr="001B4A8D">
        <w:rPr>
          <w:rFonts w:ascii="Arial" w:hAnsi="Arial" w:cs="Arial"/>
          <w:sz w:val="20"/>
        </w:rPr>
        <w:t xml:space="preserve">here </w:t>
      </w:r>
      <w:r w:rsidR="00237E8A">
        <w:rPr>
          <w:rFonts w:ascii="Arial" w:hAnsi="Arial" w:cs="Arial"/>
          <w:sz w:val="20"/>
        </w:rPr>
        <w:t>are</w:t>
      </w:r>
      <w:r w:rsidR="00772D3B">
        <w:rPr>
          <w:rFonts w:ascii="Arial" w:hAnsi="Arial" w:cs="Arial"/>
          <w:sz w:val="20"/>
        </w:rPr>
        <w:t xml:space="preserve"> </w:t>
      </w:r>
      <w:r w:rsidR="00A61B14">
        <w:rPr>
          <w:rFonts w:ascii="Arial" w:hAnsi="Arial" w:cs="Arial"/>
          <w:sz w:val="20"/>
        </w:rPr>
        <w:t xml:space="preserve">7 WR-datasets </w:t>
      </w:r>
      <w:r w:rsidR="00935939">
        <w:rPr>
          <w:rFonts w:ascii="Arial" w:hAnsi="Arial" w:cs="Arial"/>
          <w:sz w:val="20"/>
        </w:rPr>
        <w:t>(accession numbers: SRR7967879, ERR841690, ERR2749075, ERR772459, ERR2432878, SRR8175749</w:t>
      </w:r>
      <w:r w:rsidR="00541AAD">
        <w:rPr>
          <w:rFonts w:ascii="Arial" w:hAnsi="Arial" w:cs="Arial"/>
          <w:sz w:val="20"/>
        </w:rPr>
        <w:t xml:space="preserve"> and</w:t>
      </w:r>
      <w:r w:rsidR="00935939">
        <w:rPr>
          <w:rFonts w:ascii="Arial" w:hAnsi="Arial" w:cs="Arial"/>
          <w:sz w:val="20"/>
        </w:rPr>
        <w:t xml:space="preserve"> SRR8691672) which </w:t>
      </w:r>
      <w:r w:rsidR="00772D3B">
        <w:rPr>
          <w:rFonts w:ascii="Arial" w:hAnsi="Arial" w:cs="Arial"/>
          <w:sz w:val="20"/>
        </w:rPr>
        <w:t>deSAMBA had &lt;80% sensitivit</w:t>
      </w:r>
      <w:r w:rsidR="00A24163">
        <w:rPr>
          <w:rFonts w:ascii="Arial" w:hAnsi="Arial" w:cs="Arial"/>
          <w:sz w:val="20"/>
        </w:rPr>
        <w:t>ies</w:t>
      </w:r>
      <w:r w:rsidR="00772D3B">
        <w:rPr>
          <w:rFonts w:ascii="Arial" w:hAnsi="Arial" w:cs="Arial"/>
          <w:sz w:val="20"/>
        </w:rPr>
        <w:t xml:space="preserve"> </w:t>
      </w:r>
      <w:r w:rsidR="008465CB">
        <w:rPr>
          <w:rFonts w:ascii="Arial" w:hAnsi="Arial" w:cs="Arial"/>
          <w:sz w:val="20"/>
        </w:rPr>
        <w:t>(indicated by orange bars in the figure)</w:t>
      </w:r>
      <w:r w:rsidR="00772D3B">
        <w:rPr>
          <w:rFonts w:ascii="Arial" w:hAnsi="Arial" w:cs="Arial"/>
          <w:sz w:val="20"/>
        </w:rPr>
        <w:t xml:space="preserve">. </w:t>
      </w:r>
      <w:r w:rsidR="008465CB">
        <w:rPr>
          <w:rFonts w:ascii="Arial" w:hAnsi="Arial" w:cs="Arial"/>
          <w:sz w:val="20"/>
        </w:rPr>
        <w:t>BLSATN was used to directly align the reads of these datasets to their ground truth genomes, respectively. The blue bars</w:t>
      </w:r>
      <w:r w:rsidR="00C74207">
        <w:rPr>
          <w:rFonts w:ascii="Arial" w:hAnsi="Arial" w:cs="Arial"/>
          <w:sz w:val="20"/>
        </w:rPr>
        <w:t xml:space="preserve"> indicate the </w:t>
      </w:r>
      <w:r w:rsidR="004D0A51">
        <w:rPr>
          <w:rFonts w:ascii="Arial" w:hAnsi="Arial" w:cs="Arial"/>
          <w:sz w:val="20"/>
        </w:rPr>
        <w:t>sensitivit</w:t>
      </w:r>
      <w:r w:rsidR="00832811">
        <w:rPr>
          <w:rFonts w:ascii="Arial" w:hAnsi="Arial" w:cs="Arial"/>
          <w:sz w:val="20"/>
        </w:rPr>
        <w:t>ies</w:t>
      </w:r>
      <w:r w:rsidR="004D0A51">
        <w:rPr>
          <w:rFonts w:ascii="Arial" w:hAnsi="Arial" w:cs="Arial"/>
          <w:sz w:val="20"/>
        </w:rPr>
        <w:t xml:space="preserve"> of BLASTN</w:t>
      </w:r>
      <w:r w:rsidR="00832811">
        <w:rPr>
          <w:rFonts w:ascii="Arial" w:hAnsi="Arial" w:cs="Arial"/>
          <w:sz w:val="20"/>
        </w:rPr>
        <w:t xml:space="preserve"> on these datasets</w:t>
      </w:r>
      <w:r w:rsidR="005853CF">
        <w:rPr>
          <w:rFonts w:ascii="Arial" w:hAnsi="Arial" w:cs="Arial"/>
          <w:sz w:val="20"/>
        </w:rPr>
        <w:t>. T</w:t>
      </w:r>
      <w:r w:rsidR="004A7FE0">
        <w:rPr>
          <w:rFonts w:ascii="Arial" w:hAnsi="Arial" w:cs="Arial"/>
          <w:sz w:val="20"/>
        </w:rPr>
        <w:t xml:space="preserve">he sensitivity </w:t>
      </w:r>
      <w:r w:rsidR="00886E65">
        <w:rPr>
          <w:rFonts w:ascii="Arial" w:hAnsi="Arial" w:cs="Arial"/>
          <w:sz w:val="20"/>
        </w:rPr>
        <w:t xml:space="preserve">of BLASTN </w:t>
      </w:r>
      <w:r w:rsidR="006849EB">
        <w:rPr>
          <w:rFonts w:ascii="Arial" w:hAnsi="Arial" w:cs="Arial"/>
          <w:sz w:val="20"/>
        </w:rPr>
        <w:t xml:space="preserve">for a given dataset </w:t>
      </w:r>
      <w:r w:rsidR="004A7FE0">
        <w:rPr>
          <w:rFonts w:ascii="Arial" w:hAnsi="Arial" w:cs="Arial"/>
          <w:sz w:val="20"/>
        </w:rPr>
        <w:t xml:space="preserve">is defined </w:t>
      </w:r>
      <w:r w:rsidR="00B743F0">
        <w:rPr>
          <w:rFonts w:ascii="Arial" w:hAnsi="Arial" w:cs="Arial"/>
          <w:sz w:val="20"/>
        </w:rPr>
        <w:t xml:space="preserve">by the </w:t>
      </w:r>
      <w:r w:rsidR="006849EB">
        <w:rPr>
          <w:rFonts w:ascii="Arial" w:hAnsi="Arial" w:cs="Arial"/>
          <w:sz w:val="20"/>
        </w:rPr>
        <w:t>proportion</w:t>
      </w:r>
      <w:r w:rsidR="00B743F0">
        <w:rPr>
          <w:rFonts w:ascii="Arial" w:hAnsi="Arial" w:cs="Arial"/>
          <w:sz w:val="20"/>
        </w:rPr>
        <w:t xml:space="preserve"> of the reads having alignment</w:t>
      </w:r>
      <w:r w:rsidR="00886E65">
        <w:rPr>
          <w:rFonts w:ascii="Arial" w:hAnsi="Arial" w:cs="Arial"/>
          <w:sz w:val="20"/>
        </w:rPr>
        <w:t xml:space="preserve"> outputs</w:t>
      </w:r>
      <w:r w:rsidR="00B743F0">
        <w:rPr>
          <w:rFonts w:ascii="Arial" w:hAnsi="Arial" w:cs="Arial"/>
          <w:sz w:val="20"/>
        </w:rPr>
        <w:t xml:space="preserve">. </w:t>
      </w:r>
    </w:p>
    <w:p w14:paraId="4A404031" w14:textId="6BD5595C" w:rsidR="00B9630C" w:rsidRPr="00BD3E14" w:rsidRDefault="00B9630C" w:rsidP="00537B58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</w:pPr>
    </w:p>
    <w:p w14:paraId="56978108" w14:textId="77777777" w:rsidR="00F320AD" w:rsidRPr="00BD3E14" w:rsidRDefault="00F320AD" w:rsidP="00537B58">
      <w:pPr>
        <w:pStyle w:val="ListParagraph"/>
        <w:spacing w:line="300" w:lineRule="auto"/>
        <w:ind w:firstLineChars="0" w:firstLine="0"/>
        <w:rPr>
          <w:rFonts w:ascii="Arial" w:hAnsi="Arial" w:cs="Arial"/>
          <w:sz w:val="20"/>
        </w:rPr>
        <w:sectPr w:rsidR="00F320AD" w:rsidRPr="00BD3E14" w:rsidSect="00B9630C"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4839E13D" w14:textId="77777777" w:rsidR="009F5EDF" w:rsidRPr="00973F12" w:rsidRDefault="009F5EDF" w:rsidP="009F5EDF">
      <w:pPr>
        <w:pStyle w:val="Caption"/>
        <w:spacing w:afterLines="100" w:after="312" w:line="360" w:lineRule="auto"/>
        <w:jc w:val="center"/>
        <w:outlineLvl w:val="0"/>
        <w:rPr>
          <w:rFonts w:ascii="Arial" w:hAnsi="Arial" w:cs="Arial"/>
          <w:b/>
          <w:sz w:val="24"/>
        </w:rPr>
      </w:pPr>
      <w:bookmarkStart w:id="10" w:name="_Toc456498355"/>
      <w:bookmarkStart w:id="11" w:name="_Toc535139327"/>
      <w:bookmarkStart w:id="12" w:name="_Toc16602214"/>
      <w:bookmarkStart w:id="13" w:name="_Toc27393846"/>
      <w:bookmarkStart w:id="14" w:name="_Toc66966100"/>
      <w:r w:rsidRPr="00973F12">
        <w:rPr>
          <w:rFonts w:ascii="Arial" w:hAnsi="Arial" w:cs="Arial"/>
          <w:b/>
          <w:sz w:val="24"/>
        </w:rPr>
        <w:lastRenderedPageBreak/>
        <w:t>Supplementary Notes</w:t>
      </w:r>
      <w:bookmarkEnd w:id="10"/>
      <w:bookmarkEnd w:id="11"/>
      <w:bookmarkEnd w:id="12"/>
      <w:bookmarkEnd w:id="13"/>
      <w:bookmarkEnd w:id="14"/>
    </w:p>
    <w:p w14:paraId="575768AA" w14:textId="77777777" w:rsidR="009F5EDF" w:rsidRDefault="009F5EDF" w:rsidP="009F5EDF">
      <w:pPr>
        <w:pStyle w:val="Title"/>
        <w:numPr>
          <w:ilvl w:val="1"/>
          <w:numId w:val="1"/>
        </w:numPr>
        <w:spacing w:beforeLines="100" w:before="312" w:line="360" w:lineRule="auto"/>
        <w:ind w:left="0" w:firstLineChars="200" w:firstLine="400"/>
        <w:rPr>
          <w:rFonts w:ascii="Arial" w:eastAsiaTheme="minorEastAsia" w:hAnsi="Arial" w:cs="Arial"/>
          <w:szCs w:val="20"/>
        </w:rPr>
      </w:pPr>
      <w:bookmarkStart w:id="15" w:name="_Toc27393853"/>
      <w:bookmarkStart w:id="16" w:name="_Toc66966101"/>
      <w:r>
        <w:rPr>
          <w:rFonts w:ascii="Arial" w:eastAsiaTheme="minorEastAsia" w:hAnsi="Arial" w:cs="Arial" w:hint="eastAsia"/>
          <w:szCs w:val="20"/>
        </w:rPr>
        <w:t>I</w:t>
      </w:r>
      <w:r>
        <w:rPr>
          <w:rFonts w:ascii="Arial" w:eastAsiaTheme="minorEastAsia" w:hAnsi="Arial" w:cs="Arial"/>
          <w:szCs w:val="20"/>
        </w:rPr>
        <w:t>mplementation of benchmark</w:t>
      </w:r>
      <w:bookmarkEnd w:id="15"/>
      <w:bookmarkEnd w:id="16"/>
    </w:p>
    <w:p w14:paraId="4F572CAE" w14:textId="77777777" w:rsidR="009F5EDF" w:rsidRPr="00551C10" w:rsidRDefault="009F5EDF" w:rsidP="009F5EDF">
      <w:pPr>
        <w:spacing w:line="360" w:lineRule="auto"/>
        <w:ind w:firstLineChars="200" w:firstLine="400"/>
        <w:rPr>
          <w:rFonts w:ascii="Arial" w:hAnsi="Arial" w:cs="Arial"/>
          <w:sz w:val="20"/>
          <w:szCs w:val="20"/>
        </w:rPr>
      </w:pPr>
      <w:r w:rsidRPr="00551C10">
        <w:rPr>
          <w:rFonts w:ascii="Arial" w:hAnsi="Arial" w:cs="Arial"/>
          <w:sz w:val="20"/>
          <w:szCs w:val="20"/>
        </w:rPr>
        <w:t>All the benchmarks were carried out on a server with 4 Intel E7-4820 CPUs (32 cores) and 1 TB RAM running Ubuntu Linux OS</w:t>
      </w:r>
      <w:r>
        <w:rPr>
          <w:rFonts w:ascii="Arial" w:hAnsi="Arial" w:cs="Arial"/>
          <w:sz w:val="20"/>
          <w:szCs w:val="20"/>
        </w:rPr>
        <w:t>. All the benchmarked classification tools were run in 8 CPU threads. Some detailed information about employed reference sequences, the real sequencing datasets and the command lines used for read classification is as following.</w:t>
      </w:r>
    </w:p>
    <w:p w14:paraId="5E59F0C4" w14:textId="77777777" w:rsidR="009F5EDF" w:rsidRPr="002D7333" w:rsidRDefault="009F5EDF" w:rsidP="009F5EDF">
      <w:pPr>
        <w:pStyle w:val="Title"/>
        <w:spacing w:line="360" w:lineRule="auto"/>
        <w:ind w:left="403"/>
        <w:outlineLvl w:val="2"/>
        <w:rPr>
          <w:rFonts w:ascii="Arial" w:eastAsiaTheme="minorEastAsia" w:hAnsi="Arial" w:cs="Arial"/>
          <w:szCs w:val="20"/>
        </w:rPr>
      </w:pPr>
      <w:bookmarkStart w:id="17" w:name="_Toc16783987"/>
      <w:bookmarkStart w:id="18" w:name="_Toc27393854"/>
      <w:bookmarkStart w:id="19" w:name="_Toc66966102"/>
      <w:r w:rsidRPr="002D7333">
        <w:rPr>
          <w:rFonts w:ascii="Arial" w:eastAsiaTheme="minorEastAsia" w:hAnsi="Arial" w:cs="Arial"/>
          <w:szCs w:val="20"/>
        </w:rPr>
        <w:t xml:space="preserve">2.1 Reference </w:t>
      </w:r>
      <w:bookmarkEnd w:id="17"/>
      <w:r>
        <w:rPr>
          <w:rFonts w:ascii="Arial" w:eastAsiaTheme="minorEastAsia" w:hAnsi="Arial" w:cs="Arial" w:hint="eastAsia"/>
          <w:szCs w:val="20"/>
        </w:rPr>
        <w:t>sequences</w:t>
      </w:r>
      <w:r>
        <w:rPr>
          <w:rFonts w:ascii="Arial" w:eastAsiaTheme="minorEastAsia" w:hAnsi="Arial" w:cs="Arial"/>
          <w:szCs w:val="20"/>
        </w:rPr>
        <w:t xml:space="preserve"> </w:t>
      </w:r>
      <w:r>
        <w:rPr>
          <w:rFonts w:ascii="Arial" w:eastAsiaTheme="minorEastAsia" w:hAnsi="Arial" w:cs="Arial" w:hint="eastAsia"/>
          <w:szCs w:val="20"/>
        </w:rPr>
        <w:t>used</w:t>
      </w:r>
      <w:r>
        <w:rPr>
          <w:rFonts w:ascii="Arial" w:eastAsiaTheme="minorEastAsia" w:hAnsi="Arial" w:cs="Arial"/>
          <w:szCs w:val="20"/>
        </w:rPr>
        <w:t xml:space="preserve"> for benchmark</w:t>
      </w:r>
      <w:bookmarkEnd w:id="18"/>
      <w:bookmarkEnd w:id="19"/>
    </w:p>
    <w:p w14:paraId="3B767C13" w14:textId="2D35DA0C" w:rsidR="009F5EDF" w:rsidRPr="002D7333" w:rsidRDefault="009F5EDF" w:rsidP="009F5EDF">
      <w:pPr>
        <w:spacing w:line="360" w:lineRule="auto"/>
        <w:rPr>
          <w:rFonts w:ascii="Arial" w:hAnsi="Arial" w:cs="Arial"/>
        </w:rPr>
      </w:pPr>
      <w:r w:rsidRPr="002D7333">
        <w:rPr>
          <w:rFonts w:ascii="Arial" w:hAnsi="Arial" w:cs="Arial"/>
        </w:rPr>
        <w:tab/>
      </w:r>
      <w:r w:rsidRPr="002D7333">
        <w:rPr>
          <w:rFonts w:ascii="Arial" w:hAnsi="Arial" w:cs="Arial"/>
          <w:sz w:val="20"/>
          <w:szCs w:val="21"/>
        </w:rPr>
        <w:t xml:space="preserve">We </w:t>
      </w:r>
      <w:r>
        <w:rPr>
          <w:rFonts w:ascii="Arial" w:hAnsi="Arial" w:cs="Arial" w:hint="eastAsia"/>
          <w:sz w:val="20"/>
          <w:szCs w:val="21"/>
        </w:rPr>
        <w:t>downloaded</w:t>
      </w:r>
      <w:r>
        <w:rPr>
          <w:rFonts w:ascii="Arial" w:hAnsi="Arial" w:cs="Arial"/>
          <w:sz w:val="20"/>
          <w:szCs w:val="21"/>
        </w:rPr>
        <w:t xml:space="preserve"> </w:t>
      </w:r>
      <w:r w:rsidRPr="002D7333">
        <w:rPr>
          <w:rFonts w:ascii="Arial" w:hAnsi="Arial" w:cs="Arial"/>
          <w:sz w:val="20"/>
          <w:szCs w:val="21"/>
        </w:rPr>
        <w:t xml:space="preserve">all reference sequences from NCBI </w:t>
      </w:r>
      <w:r>
        <w:rPr>
          <w:rFonts w:ascii="Arial" w:hAnsi="Arial" w:cs="Arial"/>
          <w:sz w:val="20"/>
          <w:szCs w:val="21"/>
        </w:rPr>
        <w:t>R</w:t>
      </w:r>
      <w:r w:rsidRPr="002D7333">
        <w:rPr>
          <w:rFonts w:ascii="Arial" w:hAnsi="Arial" w:cs="Arial"/>
          <w:sz w:val="20"/>
          <w:szCs w:val="21"/>
        </w:rPr>
        <w:t>ef</w:t>
      </w:r>
      <w:r>
        <w:rPr>
          <w:rFonts w:ascii="Arial" w:hAnsi="Arial" w:cs="Arial"/>
          <w:sz w:val="20"/>
          <w:szCs w:val="21"/>
        </w:rPr>
        <w:t>S</w:t>
      </w:r>
      <w:r w:rsidRPr="002D7333">
        <w:rPr>
          <w:rFonts w:ascii="Arial" w:hAnsi="Arial" w:cs="Arial"/>
          <w:sz w:val="20"/>
          <w:szCs w:val="21"/>
        </w:rPr>
        <w:t xml:space="preserve">eq database. </w:t>
      </w:r>
      <w:r>
        <w:rPr>
          <w:rFonts w:ascii="Arial" w:hAnsi="Arial" w:cs="Arial"/>
          <w:sz w:val="20"/>
          <w:szCs w:val="21"/>
        </w:rPr>
        <w:t xml:space="preserve">A genome sequence </w:t>
      </w:r>
      <w:r>
        <w:rPr>
          <w:rFonts w:ascii="Arial" w:hAnsi="Arial" w:cs="Arial" w:hint="eastAsia"/>
          <w:sz w:val="20"/>
          <w:szCs w:val="21"/>
        </w:rPr>
        <w:t>from</w:t>
      </w:r>
      <w:r>
        <w:rPr>
          <w:rFonts w:ascii="Arial" w:hAnsi="Arial" w:cs="Arial"/>
          <w:sz w:val="20"/>
          <w:szCs w:val="21"/>
        </w:rPr>
        <w:t xml:space="preserve"> RefSeq database was employ</w:t>
      </w:r>
      <w:r w:rsidR="00742EC6">
        <w:rPr>
          <w:rFonts w:ascii="Arial" w:hAnsi="Arial" w:cs="Arial"/>
          <w:sz w:val="20"/>
          <w:szCs w:val="21"/>
        </w:rPr>
        <w:t>ed</w:t>
      </w:r>
      <w:r>
        <w:rPr>
          <w:rFonts w:ascii="Arial" w:hAnsi="Arial" w:cs="Arial"/>
          <w:sz w:val="20"/>
          <w:szCs w:val="21"/>
        </w:rPr>
        <w:t xml:space="preserve"> only if it is marked as a</w:t>
      </w:r>
      <w:r w:rsidRPr="002D7333">
        <w:rPr>
          <w:rFonts w:ascii="Arial" w:hAnsi="Arial" w:cs="Arial"/>
          <w:sz w:val="20"/>
          <w:szCs w:val="21"/>
        </w:rPr>
        <w:t xml:space="preserve"> “complete genome”. </w:t>
      </w:r>
      <w:r>
        <w:rPr>
          <w:rFonts w:ascii="Arial" w:hAnsi="Arial" w:cs="Arial"/>
          <w:sz w:val="20"/>
          <w:szCs w:val="21"/>
        </w:rPr>
        <w:t>T</w:t>
      </w:r>
      <w:r w:rsidRPr="002D7333">
        <w:rPr>
          <w:rFonts w:ascii="Arial" w:hAnsi="Arial" w:cs="Arial"/>
          <w:sz w:val="20"/>
          <w:szCs w:val="21"/>
        </w:rPr>
        <w:t xml:space="preserve">here are </w:t>
      </w:r>
      <w:r>
        <w:rPr>
          <w:rFonts w:ascii="Arial" w:hAnsi="Arial" w:cs="Arial"/>
          <w:sz w:val="20"/>
          <w:szCs w:val="21"/>
        </w:rPr>
        <w:t xml:space="preserve">totally </w:t>
      </w:r>
      <w:r w:rsidRPr="002D7333">
        <w:rPr>
          <w:rFonts w:ascii="Arial" w:hAnsi="Arial" w:cs="Arial"/>
          <w:sz w:val="20"/>
          <w:szCs w:val="21"/>
        </w:rPr>
        <w:t>8621 bacterial, 251 archaea and 7412 viral genomes</w:t>
      </w:r>
      <w:r>
        <w:rPr>
          <w:rFonts w:ascii="Arial" w:hAnsi="Arial" w:cs="Arial"/>
          <w:sz w:val="20"/>
          <w:szCs w:val="21"/>
        </w:rPr>
        <w:t xml:space="preserve"> being used</w:t>
      </w:r>
      <w:r w:rsidRPr="002D7333">
        <w:rPr>
          <w:rFonts w:ascii="Arial" w:hAnsi="Arial" w:cs="Arial"/>
          <w:sz w:val="20"/>
          <w:szCs w:val="21"/>
        </w:rPr>
        <w:t xml:space="preserve">. The </w:t>
      </w:r>
      <w:r>
        <w:rPr>
          <w:rFonts w:ascii="Arial" w:hAnsi="Arial" w:cs="Arial"/>
          <w:sz w:val="20"/>
          <w:szCs w:val="21"/>
        </w:rPr>
        <w:t>R</w:t>
      </w:r>
      <w:r w:rsidRPr="002D7333">
        <w:rPr>
          <w:rFonts w:ascii="Arial" w:hAnsi="Arial" w:cs="Arial"/>
          <w:sz w:val="20"/>
          <w:szCs w:val="21"/>
        </w:rPr>
        <w:t>efSeq ID and Taxonomy ID are described in “reference describe.txt”.</w:t>
      </w:r>
      <w:r>
        <w:rPr>
          <w:rFonts w:ascii="Arial" w:hAnsi="Arial" w:cs="Arial"/>
          <w:sz w:val="20"/>
          <w:szCs w:val="21"/>
        </w:rPr>
        <w:t xml:space="preserve"> </w:t>
      </w:r>
      <w:r w:rsidRPr="002D7333">
        <w:rPr>
          <w:rFonts w:ascii="Arial" w:hAnsi="Arial" w:cs="Arial"/>
        </w:rPr>
        <w:t>For kaiju, the reference index was built using NCBI protein database</w:t>
      </w:r>
      <w:r>
        <w:rPr>
          <w:rFonts w:ascii="Arial" w:hAnsi="Arial" w:cs="Arial"/>
        </w:rPr>
        <w:t>, due to its specifically designed read classification approach.</w:t>
      </w:r>
    </w:p>
    <w:p w14:paraId="4B82BBD2" w14:textId="77777777" w:rsidR="009F5EDF" w:rsidRPr="00175697" w:rsidRDefault="009F5EDF" w:rsidP="009F5EDF">
      <w:pPr>
        <w:spacing w:line="360" w:lineRule="auto"/>
        <w:ind w:firstLine="403"/>
        <w:rPr>
          <w:rFonts w:ascii="Arial" w:hAnsi="Arial" w:cs="Arial"/>
          <w:sz w:val="18"/>
          <w:szCs w:val="20"/>
        </w:rPr>
      </w:pPr>
      <w:r>
        <w:rPr>
          <w:rFonts w:ascii="Arial" w:hAnsi="Arial" w:cs="Arial"/>
          <w:sz w:val="18"/>
          <w:szCs w:val="20"/>
        </w:rPr>
        <w:t>D</w:t>
      </w:r>
      <w:r w:rsidRPr="00175697">
        <w:rPr>
          <w:rFonts w:ascii="Arial" w:hAnsi="Arial" w:cs="Arial"/>
          <w:sz w:val="18"/>
          <w:szCs w:val="20"/>
        </w:rPr>
        <w:t>ownloading “</w:t>
      </w:r>
      <w:proofErr w:type="spellStart"/>
      <w:r w:rsidRPr="00175697">
        <w:rPr>
          <w:rFonts w:ascii="Arial" w:hAnsi="Arial" w:cs="Arial"/>
          <w:sz w:val="18"/>
          <w:szCs w:val="20"/>
        </w:rPr>
        <w:t>assembly_summary</w:t>
      </w:r>
      <w:proofErr w:type="spellEnd"/>
      <w:r w:rsidRPr="00175697">
        <w:rPr>
          <w:rFonts w:ascii="Arial" w:hAnsi="Arial" w:cs="Arial"/>
          <w:sz w:val="18"/>
          <w:szCs w:val="20"/>
        </w:rPr>
        <w:t>” file</w:t>
      </w:r>
      <w:r w:rsidRPr="00175697">
        <w:rPr>
          <w:rFonts w:ascii="Arial" w:hAnsi="Arial" w:cs="Arial" w:hint="eastAsia"/>
          <w:sz w:val="18"/>
          <w:szCs w:val="20"/>
        </w:rPr>
        <w:t>s</w:t>
      </w:r>
      <w:r w:rsidRPr="00175697">
        <w:rPr>
          <w:rFonts w:ascii="Arial" w:hAnsi="Arial" w:cs="Arial"/>
          <w:sz w:val="18"/>
          <w:szCs w:val="20"/>
        </w:rPr>
        <w:t>:</w:t>
      </w:r>
    </w:p>
    <w:p w14:paraId="716C35BC" w14:textId="77777777" w:rsidR="009F5EDF" w:rsidRPr="002D7333" w:rsidRDefault="009F5EDF" w:rsidP="009F5EDF">
      <w:pPr>
        <w:spacing w:line="360" w:lineRule="auto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</w:rPr>
        <w:tab/>
      </w:r>
      <w:r w:rsidRPr="002D7333">
        <w:rPr>
          <w:rFonts w:ascii="Arial" w:hAnsi="Arial" w:cs="Arial"/>
        </w:rPr>
        <w:tab/>
      </w: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ftp://ftp.ncbi.nlm.nih.gov/genomes/refseq/bacteria/assembly_summary.txt</w:t>
      </w:r>
    </w:p>
    <w:p w14:paraId="5F567451" w14:textId="77777777" w:rsidR="009F5EDF" w:rsidRPr="002D7333" w:rsidRDefault="009F5EDF" w:rsidP="009F5EDF">
      <w:pPr>
        <w:spacing w:line="360" w:lineRule="auto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ab/>
      </w: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ab/>
        <w:t>ftp://ftp.ncbi.nlm.nih.gov/genomes/refseq/viral/assembly_summary.txt</w:t>
      </w:r>
    </w:p>
    <w:p w14:paraId="12B92D8E" w14:textId="77777777" w:rsidR="009F5EDF" w:rsidRPr="002D7333" w:rsidRDefault="009F5EDF" w:rsidP="009F5EDF">
      <w:pPr>
        <w:spacing w:line="360" w:lineRule="auto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ab/>
      </w: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ab/>
        <w:t>ftp://ftp.ncbi.nlm.nih.gov/genomes/refseq/archaea/assembly_summary.txt</w:t>
      </w:r>
    </w:p>
    <w:p w14:paraId="65156A2A" w14:textId="77777777" w:rsidR="009F5EDF" w:rsidRPr="009C74EE" w:rsidRDefault="009F5EDF" w:rsidP="009F5EDF">
      <w:pPr>
        <w:spacing w:line="360" w:lineRule="auto"/>
        <w:ind w:left="420"/>
        <w:rPr>
          <w:rFonts w:ascii="Arial" w:hAnsi="Arial" w:cs="Arial"/>
          <w:sz w:val="18"/>
          <w:szCs w:val="20"/>
        </w:rPr>
      </w:pPr>
      <w:r>
        <w:rPr>
          <w:rFonts w:ascii="Arial" w:hAnsi="Arial" w:cs="Arial"/>
          <w:sz w:val="18"/>
          <w:szCs w:val="20"/>
        </w:rPr>
        <w:t>D</w:t>
      </w:r>
      <w:r w:rsidRPr="009C74EE">
        <w:rPr>
          <w:rFonts w:ascii="Arial" w:hAnsi="Arial" w:cs="Arial"/>
          <w:sz w:val="18"/>
          <w:szCs w:val="20"/>
        </w:rPr>
        <w:t>ownload “</w:t>
      </w:r>
      <w:proofErr w:type="spellStart"/>
      <w:r w:rsidRPr="009C74EE">
        <w:rPr>
          <w:rFonts w:ascii="Arial" w:hAnsi="Arial" w:cs="Arial"/>
          <w:sz w:val="18"/>
          <w:szCs w:val="20"/>
        </w:rPr>
        <w:t>fna</w:t>
      </w:r>
      <w:proofErr w:type="spellEnd"/>
      <w:r w:rsidRPr="009C74EE">
        <w:rPr>
          <w:rFonts w:ascii="Arial" w:hAnsi="Arial" w:cs="Arial"/>
          <w:sz w:val="18"/>
          <w:szCs w:val="20"/>
        </w:rPr>
        <w:t>” file using “</w:t>
      </w:r>
      <w:proofErr w:type="spellStart"/>
      <w:r w:rsidRPr="009C74EE">
        <w:rPr>
          <w:rFonts w:ascii="Arial" w:hAnsi="Arial" w:cs="Arial"/>
          <w:sz w:val="18"/>
          <w:szCs w:val="20"/>
        </w:rPr>
        <w:t>ftp_path</w:t>
      </w:r>
      <w:proofErr w:type="spellEnd"/>
      <w:r w:rsidRPr="009C74EE">
        <w:rPr>
          <w:rFonts w:ascii="Arial" w:hAnsi="Arial" w:cs="Arial"/>
          <w:sz w:val="18"/>
          <w:szCs w:val="20"/>
        </w:rPr>
        <w:t>” item of each assembly accession line. For example:</w:t>
      </w:r>
    </w:p>
    <w:p w14:paraId="0196B556" w14:textId="77777777" w:rsidR="009F5EDF" w:rsidRPr="002D7333" w:rsidRDefault="009F5EDF" w:rsidP="009F5EDF">
      <w:pPr>
        <w:spacing w:line="360" w:lineRule="auto"/>
        <w:ind w:left="840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ftp://ftp.ncbi.nlm.nih.gov/genomes/all/GCF/000/189/935/GCF_000189935.1_ASM18993v2/GCF_000189935.1_ASM18993v2_genomic.fna.gz</w:t>
      </w:r>
    </w:p>
    <w:p w14:paraId="0DB7632F" w14:textId="4296D081" w:rsidR="009F5EDF" w:rsidRPr="009C74EE" w:rsidRDefault="009F5EDF" w:rsidP="009F5EDF">
      <w:pPr>
        <w:spacing w:line="360" w:lineRule="auto"/>
        <w:rPr>
          <w:rFonts w:ascii="Arial" w:hAnsi="Arial" w:cs="Arial"/>
          <w:sz w:val="18"/>
          <w:szCs w:val="20"/>
        </w:rPr>
      </w:pPr>
      <w:r w:rsidRPr="002D7333">
        <w:rPr>
          <w:rFonts w:ascii="Arial" w:hAnsi="Arial" w:cs="Arial"/>
          <w:sz w:val="18"/>
          <w:szCs w:val="20"/>
        </w:rPr>
        <w:tab/>
      </w:r>
      <w:r w:rsidRPr="009C74EE">
        <w:rPr>
          <w:rFonts w:ascii="Arial" w:hAnsi="Arial" w:cs="Arial"/>
          <w:sz w:val="18"/>
          <w:szCs w:val="20"/>
        </w:rPr>
        <w:t>All reference</w:t>
      </w:r>
      <w:r w:rsidR="006D66A7">
        <w:rPr>
          <w:rFonts w:ascii="Arial" w:hAnsi="Arial" w:cs="Arial"/>
          <w:sz w:val="18"/>
          <w:szCs w:val="20"/>
        </w:rPr>
        <w:t xml:space="preserve"> sequences</w:t>
      </w:r>
      <w:r>
        <w:rPr>
          <w:rFonts w:ascii="Arial" w:hAnsi="Arial" w:cs="Arial"/>
          <w:sz w:val="18"/>
          <w:szCs w:val="20"/>
        </w:rPr>
        <w:t xml:space="preserve"> </w:t>
      </w:r>
      <w:r w:rsidR="00431E39">
        <w:rPr>
          <w:rFonts w:ascii="Arial" w:hAnsi="Arial" w:cs="Arial" w:hint="eastAsia"/>
          <w:sz w:val="18"/>
          <w:szCs w:val="20"/>
        </w:rPr>
        <w:t>were</w:t>
      </w:r>
      <w:r w:rsidR="00431E39">
        <w:rPr>
          <w:rFonts w:ascii="Arial" w:hAnsi="Arial" w:cs="Arial"/>
          <w:sz w:val="18"/>
          <w:szCs w:val="20"/>
        </w:rPr>
        <w:t xml:space="preserve"> </w:t>
      </w:r>
      <w:r w:rsidRPr="009C74EE">
        <w:rPr>
          <w:rFonts w:ascii="Arial" w:hAnsi="Arial" w:cs="Arial"/>
          <w:sz w:val="18"/>
          <w:szCs w:val="20"/>
        </w:rPr>
        <w:t xml:space="preserve">downloaded using </w:t>
      </w:r>
      <w:r>
        <w:rPr>
          <w:rFonts w:ascii="Arial" w:hAnsi="Arial" w:cs="Arial"/>
          <w:sz w:val="18"/>
          <w:szCs w:val="20"/>
        </w:rPr>
        <w:t xml:space="preserve">an in-house </w:t>
      </w:r>
      <w:r w:rsidRPr="009C74EE">
        <w:rPr>
          <w:rFonts w:ascii="Arial" w:hAnsi="Arial" w:cs="Arial"/>
          <w:sz w:val="18"/>
          <w:szCs w:val="20"/>
        </w:rPr>
        <w:t>script:</w:t>
      </w:r>
    </w:p>
    <w:p w14:paraId="4F64CBBB" w14:textId="77777777" w:rsidR="009F5EDF" w:rsidRPr="002D7333" w:rsidRDefault="009F5EDF" w:rsidP="009F5EDF">
      <w:pPr>
        <w:spacing w:line="360" w:lineRule="auto"/>
        <w:ind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https://github.com/hitbc/deSAMBA-meta/blob/master/download</w:t>
      </w:r>
    </w:p>
    <w:p w14:paraId="68E8991D" w14:textId="77777777" w:rsidR="009F5EDF" w:rsidRPr="009C74EE" w:rsidRDefault="009F5EDF" w:rsidP="009F5EDF">
      <w:pPr>
        <w:spacing w:line="360" w:lineRule="auto"/>
        <w:ind w:firstLine="420"/>
        <w:rPr>
          <w:rFonts w:ascii="Arial" w:hAnsi="Arial" w:cs="Arial"/>
          <w:sz w:val="18"/>
          <w:szCs w:val="20"/>
        </w:rPr>
      </w:pPr>
      <w:r>
        <w:rPr>
          <w:rFonts w:ascii="Arial" w:hAnsi="Arial" w:cs="Arial"/>
          <w:sz w:val="18"/>
          <w:szCs w:val="20"/>
        </w:rPr>
        <w:t xml:space="preserve">We used </w:t>
      </w:r>
      <w:r w:rsidRPr="009C74EE">
        <w:rPr>
          <w:rFonts w:ascii="Arial" w:hAnsi="Arial" w:cs="Arial"/>
          <w:sz w:val="18"/>
          <w:szCs w:val="20"/>
        </w:rPr>
        <w:t xml:space="preserve">this script </w:t>
      </w:r>
      <w:r>
        <w:rPr>
          <w:rFonts w:ascii="Arial" w:hAnsi="Arial" w:cs="Arial"/>
          <w:sz w:val="18"/>
          <w:szCs w:val="20"/>
        </w:rPr>
        <w:t xml:space="preserve">to download the </w:t>
      </w:r>
      <w:r w:rsidRPr="009C74EE">
        <w:rPr>
          <w:rFonts w:ascii="Arial" w:hAnsi="Arial" w:cs="Arial"/>
          <w:sz w:val="18"/>
          <w:szCs w:val="20"/>
        </w:rPr>
        <w:t xml:space="preserve">reference </w:t>
      </w:r>
      <w:r>
        <w:rPr>
          <w:rFonts w:ascii="Arial" w:hAnsi="Arial" w:cs="Arial"/>
          <w:sz w:val="18"/>
          <w:szCs w:val="20"/>
        </w:rPr>
        <w:t xml:space="preserve">sequences via the following </w:t>
      </w:r>
      <w:proofErr w:type="spellStart"/>
      <w:r>
        <w:rPr>
          <w:rFonts w:ascii="Arial" w:hAnsi="Arial" w:cs="Arial"/>
          <w:sz w:val="18"/>
          <w:szCs w:val="20"/>
        </w:rPr>
        <w:t>commandlines</w:t>
      </w:r>
      <w:proofErr w:type="spellEnd"/>
      <w:r w:rsidRPr="009C74EE">
        <w:rPr>
          <w:rFonts w:ascii="Arial" w:hAnsi="Arial" w:cs="Arial"/>
          <w:sz w:val="18"/>
          <w:szCs w:val="20"/>
        </w:rPr>
        <w:t>:</w:t>
      </w:r>
    </w:p>
    <w:p w14:paraId="3E46DD54" w14:textId="77777777" w:rsidR="009F5EDF" w:rsidRPr="002D7333" w:rsidRDefault="009F5EDF" w:rsidP="009F5EDF">
      <w:pPr>
        <w:spacing w:line="360" w:lineRule="auto"/>
        <w:ind w:leftChars="200"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proofErr w:type="gram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bash</w:t>
      </w:r>
      <w:proofErr w:type="gram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 ./download -P 10 -o $DOWNLOAD -d bacteria 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refseq</w:t>
      </w:r>
      <w:proofErr w:type="spellEnd"/>
    </w:p>
    <w:p w14:paraId="3FA5B9A8" w14:textId="77777777" w:rsidR="009F5EDF" w:rsidRPr="002D7333" w:rsidRDefault="009F5EDF" w:rsidP="009F5EDF">
      <w:pPr>
        <w:spacing w:line="360" w:lineRule="auto"/>
        <w:ind w:leftChars="200"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proofErr w:type="gram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bash</w:t>
      </w:r>
      <w:proofErr w:type="gram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 ./download -P 10 -o $DOWNLOAD -d viral 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refseq</w:t>
      </w:r>
      <w:proofErr w:type="spellEnd"/>
    </w:p>
    <w:p w14:paraId="53D02936" w14:textId="77777777" w:rsidR="009F5EDF" w:rsidRPr="002D7333" w:rsidRDefault="009F5EDF" w:rsidP="009F5EDF">
      <w:pPr>
        <w:spacing w:line="360" w:lineRule="auto"/>
        <w:ind w:leftChars="200"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proofErr w:type="gram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bash</w:t>
      </w:r>
      <w:proofErr w:type="gram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 ./download -P 10 -o $DOWNLOAD -d archaea 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refseq</w:t>
      </w:r>
      <w:proofErr w:type="spellEnd"/>
    </w:p>
    <w:p w14:paraId="73C9EBE2" w14:textId="77777777" w:rsidR="009F5EDF" w:rsidRPr="009C74EE" w:rsidRDefault="009F5EDF" w:rsidP="009F5EDF">
      <w:pPr>
        <w:spacing w:line="360" w:lineRule="auto"/>
        <w:ind w:firstLine="420"/>
        <w:rPr>
          <w:rFonts w:ascii="Arial" w:hAnsi="Arial" w:cs="Arial"/>
          <w:sz w:val="18"/>
          <w:szCs w:val="20"/>
        </w:rPr>
      </w:pPr>
      <w:r>
        <w:rPr>
          <w:rFonts w:ascii="Arial" w:hAnsi="Arial" w:cs="Arial"/>
          <w:sz w:val="18"/>
          <w:szCs w:val="20"/>
        </w:rPr>
        <w:t>A</w:t>
      </w:r>
      <w:r w:rsidRPr="009C74EE">
        <w:rPr>
          <w:rFonts w:ascii="Arial" w:hAnsi="Arial" w:cs="Arial"/>
          <w:sz w:val="18"/>
          <w:szCs w:val="20"/>
        </w:rPr>
        <w:t xml:space="preserve">ll reference files </w:t>
      </w:r>
      <w:r>
        <w:rPr>
          <w:rFonts w:ascii="Arial" w:hAnsi="Arial" w:cs="Arial"/>
          <w:sz w:val="18"/>
          <w:szCs w:val="20"/>
        </w:rPr>
        <w:t>were combined before the construction to the index</w:t>
      </w:r>
      <w:r w:rsidRPr="009C74EE">
        <w:rPr>
          <w:rFonts w:ascii="Arial" w:hAnsi="Arial" w:cs="Arial"/>
          <w:sz w:val="18"/>
          <w:szCs w:val="20"/>
        </w:rPr>
        <w:t>:</w:t>
      </w:r>
    </w:p>
    <w:p w14:paraId="246B3331" w14:textId="77777777" w:rsidR="009F5EDF" w:rsidRPr="002D7333" w:rsidRDefault="009F5EDF" w:rsidP="009F5EDF">
      <w:pPr>
        <w:spacing w:line="360" w:lineRule="auto"/>
        <w:ind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proofErr w:type="gram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find</w:t>
      </w:r>
      <w:proofErr w:type="gram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 $DOWNLOAD/ -name "*.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fna</w:t>
      </w:r>
      <w:proofErr w:type="spell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"   | 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xargs</w:t>
      </w:r>
      <w:proofErr w:type="spellEnd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 xml:space="preserve"> -n 1 cat &gt; </w:t>
      </w:r>
      <w:proofErr w:type="spellStart"/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ref.fa</w:t>
      </w:r>
      <w:proofErr w:type="spellEnd"/>
    </w:p>
    <w:p w14:paraId="3F979C78" w14:textId="3F5BF7A3" w:rsidR="009F5EDF" w:rsidRPr="002D7333" w:rsidRDefault="009F5EDF" w:rsidP="009F5EDF">
      <w:pPr>
        <w:pStyle w:val="Title"/>
        <w:spacing w:line="360" w:lineRule="auto"/>
        <w:ind w:left="403"/>
        <w:outlineLvl w:val="2"/>
        <w:rPr>
          <w:rFonts w:ascii="Arial" w:eastAsiaTheme="minorEastAsia" w:hAnsi="Arial" w:cs="Arial"/>
          <w:szCs w:val="20"/>
        </w:rPr>
      </w:pPr>
      <w:r w:rsidRPr="00A705C6">
        <w:rPr>
          <w:rFonts w:ascii="Arial" w:eastAsiaTheme="minorEastAsia" w:hAnsi="Arial" w:cs="Arial"/>
          <w:szCs w:val="20"/>
        </w:rPr>
        <w:tab/>
      </w:r>
      <w:bookmarkStart w:id="20" w:name="_Toc16783988"/>
      <w:bookmarkStart w:id="21" w:name="_Toc27393855"/>
      <w:bookmarkStart w:id="22" w:name="_Toc66966103"/>
      <w:r w:rsidRPr="002D7333">
        <w:rPr>
          <w:rFonts w:ascii="Arial" w:eastAsiaTheme="minorEastAsia" w:hAnsi="Arial" w:cs="Arial"/>
          <w:szCs w:val="20"/>
        </w:rPr>
        <w:t>2.</w:t>
      </w:r>
      <w:r>
        <w:rPr>
          <w:rFonts w:ascii="Arial" w:eastAsiaTheme="minorEastAsia" w:hAnsi="Arial" w:cs="Arial"/>
          <w:szCs w:val="20"/>
        </w:rPr>
        <w:t>2</w:t>
      </w:r>
      <w:r w:rsidRPr="002D7333">
        <w:rPr>
          <w:rFonts w:ascii="Arial" w:eastAsiaTheme="minorEastAsia" w:hAnsi="Arial" w:cs="Arial"/>
          <w:szCs w:val="20"/>
        </w:rPr>
        <w:t xml:space="preserve"> </w:t>
      </w:r>
      <w:r w:rsidR="00992B91">
        <w:rPr>
          <w:rFonts w:ascii="Arial" w:eastAsiaTheme="minorEastAsia" w:hAnsi="Arial" w:cs="Arial"/>
          <w:szCs w:val="20"/>
        </w:rPr>
        <w:t>Pseudo-metagenomics d</w:t>
      </w:r>
      <w:r w:rsidRPr="009F1875">
        <w:rPr>
          <w:rFonts w:ascii="Arial" w:eastAsiaTheme="minorEastAsia" w:hAnsi="Arial" w:cs="Arial"/>
          <w:szCs w:val="20"/>
        </w:rPr>
        <w:t>atasets and ground truth</w:t>
      </w:r>
      <w:bookmarkEnd w:id="20"/>
      <w:bookmarkEnd w:id="21"/>
      <w:bookmarkEnd w:id="22"/>
    </w:p>
    <w:p w14:paraId="365A6DE1" w14:textId="0E6BB44E" w:rsidR="009F5EDF" w:rsidRDefault="009F5EDF" w:rsidP="009F5EDF">
      <w:pPr>
        <w:spacing w:line="360" w:lineRule="auto"/>
        <w:rPr>
          <w:rFonts w:ascii="Arial" w:hAnsi="Arial" w:cs="Arial"/>
          <w:sz w:val="20"/>
          <w:szCs w:val="21"/>
        </w:rPr>
      </w:pPr>
      <w:r w:rsidRPr="002D7333">
        <w:rPr>
          <w:rFonts w:ascii="Arial" w:hAnsi="Arial" w:cs="Arial"/>
        </w:rPr>
        <w:tab/>
      </w:r>
      <w:r w:rsidRPr="00803D10">
        <w:rPr>
          <w:rFonts w:ascii="Arial" w:hAnsi="Arial" w:cs="Arial"/>
          <w:sz w:val="20"/>
          <w:szCs w:val="21"/>
        </w:rPr>
        <w:t>We download</w:t>
      </w:r>
      <w:r>
        <w:rPr>
          <w:rFonts w:ascii="Arial" w:hAnsi="Arial" w:cs="Arial"/>
          <w:sz w:val="20"/>
          <w:szCs w:val="21"/>
        </w:rPr>
        <w:t>ed</w:t>
      </w:r>
      <w:r w:rsidRPr="00803D10">
        <w:rPr>
          <w:rFonts w:ascii="Arial" w:hAnsi="Arial" w:cs="Arial"/>
          <w:sz w:val="20"/>
          <w:szCs w:val="21"/>
        </w:rPr>
        <w:t xml:space="preserve"> </w:t>
      </w:r>
      <w:r>
        <w:rPr>
          <w:rFonts w:ascii="Arial" w:hAnsi="Arial" w:cs="Arial"/>
          <w:sz w:val="20"/>
          <w:szCs w:val="21"/>
        </w:rPr>
        <w:t xml:space="preserve">the </w:t>
      </w:r>
      <w:r w:rsidR="00560D6A">
        <w:rPr>
          <w:rFonts w:ascii="Arial" w:hAnsi="Arial" w:cs="Arial"/>
          <w:sz w:val="20"/>
          <w:szCs w:val="21"/>
        </w:rPr>
        <w:t xml:space="preserve">145 </w:t>
      </w:r>
      <w:r>
        <w:rPr>
          <w:rFonts w:ascii="Arial" w:hAnsi="Arial" w:cs="Arial"/>
          <w:sz w:val="20"/>
          <w:szCs w:val="21"/>
        </w:rPr>
        <w:t xml:space="preserve">real sequencing </w:t>
      </w:r>
      <w:r w:rsidR="00560D6A">
        <w:rPr>
          <w:rFonts w:ascii="Arial" w:hAnsi="Arial" w:cs="Arial" w:hint="eastAsia"/>
          <w:sz w:val="20"/>
          <w:szCs w:val="21"/>
        </w:rPr>
        <w:t>pseudo-metagenomics</w:t>
      </w:r>
      <w:r w:rsidR="00560D6A">
        <w:rPr>
          <w:rFonts w:ascii="Arial" w:hAnsi="Arial" w:cs="Arial"/>
          <w:sz w:val="20"/>
          <w:szCs w:val="21"/>
        </w:rPr>
        <w:t xml:space="preserve"> </w:t>
      </w:r>
      <w:r>
        <w:rPr>
          <w:rFonts w:ascii="Arial" w:hAnsi="Arial" w:cs="Arial"/>
          <w:sz w:val="20"/>
          <w:szCs w:val="21"/>
        </w:rPr>
        <w:t xml:space="preserve">datasets </w:t>
      </w:r>
      <w:r w:rsidRPr="00803D10">
        <w:rPr>
          <w:rFonts w:ascii="Arial" w:hAnsi="Arial" w:cs="Arial"/>
          <w:sz w:val="20"/>
          <w:szCs w:val="21"/>
        </w:rPr>
        <w:t xml:space="preserve">from NCBI Sequence </w:t>
      </w:r>
      <w:r w:rsidRPr="00803D10">
        <w:rPr>
          <w:rFonts w:ascii="Arial" w:hAnsi="Arial" w:cs="Arial"/>
          <w:sz w:val="20"/>
          <w:szCs w:val="21"/>
        </w:rPr>
        <w:lastRenderedPageBreak/>
        <w:t xml:space="preserve">Read Archive (SRA). </w:t>
      </w:r>
      <w:r w:rsidR="00560D6A">
        <w:rPr>
          <w:rFonts w:ascii="Arial" w:hAnsi="Arial" w:cs="Arial"/>
          <w:sz w:val="20"/>
          <w:szCs w:val="21"/>
        </w:rPr>
        <w:t>The</w:t>
      </w:r>
      <w:r w:rsidRPr="00803D10">
        <w:rPr>
          <w:rFonts w:ascii="Arial" w:hAnsi="Arial" w:cs="Arial"/>
          <w:sz w:val="20"/>
          <w:szCs w:val="21"/>
        </w:rPr>
        <w:t xml:space="preserve"> datasets </w:t>
      </w:r>
      <w:r w:rsidR="00560D6A">
        <w:rPr>
          <w:rFonts w:ascii="Arial" w:hAnsi="Arial" w:cs="Arial"/>
          <w:sz w:val="20"/>
          <w:szCs w:val="21"/>
        </w:rPr>
        <w:t xml:space="preserve">are </w:t>
      </w:r>
      <w:r w:rsidRPr="00803D10">
        <w:rPr>
          <w:rFonts w:ascii="Arial" w:hAnsi="Arial" w:cs="Arial"/>
          <w:sz w:val="20"/>
          <w:szCs w:val="21"/>
        </w:rPr>
        <w:t xml:space="preserve">from </w:t>
      </w:r>
      <w:r>
        <w:rPr>
          <w:rFonts w:ascii="Arial" w:hAnsi="Arial" w:cs="Arial"/>
          <w:sz w:val="20"/>
          <w:szCs w:val="21"/>
        </w:rPr>
        <w:t xml:space="preserve">various </w:t>
      </w:r>
      <w:r w:rsidRPr="00803D10">
        <w:rPr>
          <w:rFonts w:ascii="Arial" w:hAnsi="Arial" w:cs="Arial"/>
          <w:sz w:val="20"/>
          <w:szCs w:val="21"/>
        </w:rPr>
        <w:t>bacteria, viral or archaea</w:t>
      </w:r>
      <w:r w:rsidR="00004125">
        <w:rPr>
          <w:rFonts w:ascii="Arial" w:hAnsi="Arial" w:cs="Arial"/>
          <w:sz w:val="20"/>
          <w:szCs w:val="21"/>
        </w:rPr>
        <w:t xml:space="preserve"> genomes</w:t>
      </w:r>
      <w:r w:rsidRPr="00803D10">
        <w:rPr>
          <w:rFonts w:ascii="Arial" w:hAnsi="Arial" w:cs="Arial"/>
          <w:sz w:val="20"/>
          <w:szCs w:val="21"/>
        </w:rPr>
        <w:t xml:space="preserve">. </w:t>
      </w:r>
      <w:r>
        <w:rPr>
          <w:rFonts w:ascii="Arial" w:hAnsi="Arial" w:cs="Arial"/>
          <w:sz w:val="20"/>
          <w:szCs w:val="21"/>
        </w:rPr>
        <w:t xml:space="preserve">It is </w:t>
      </w:r>
      <w:r w:rsidR="00713009">
        <w:rPr>
          <w:rFonts w:ascii="Arial" w:hAnsi="Arial" w:cs="Arial"/>
          <w:sz w:val="20"/>
          <w:szCs w:val="21"/>
        </w:rPr>
        <w:t xml:space="preserve">also </w:t>
      </w:r>
      <w:r>
        <w:rPr>
          <w:rFonts w:ascii="Arial" w:hAnsi="Arial" w:cs="Arial"/>
          <w:sz w:val="20"/>
          <w:szCs w:val="21"/>
        </w:rPr>
        <w:t>worthnoting that for all the datasets, only the reads longer than 1000 bp were used for the benchmark.</w:t>
      </w:r>
    </w:p>
    <w:p w14:paraId="463612C0" w14:textId="77777777" w:rsidR="009F5EDF" w:rsidRPr="00C02FEE" w:rsidRDefault="009F5EDF" w:rsidP="00D93516">
      <w:pPr>
        <w:spacing w:line="360" w:lineRule="auto"/>
        <w:ind w:firstLineChars="233" w:firstLine="419"/>
        <w:rPr>
          <w:rFonts w:ascii="Arial" w:hAnsi="Arial" w:cs="Arial"/>
          <w:sz w:val="18"/>
          <w:szCs w:val="20"/>
        </w:rPr>
      </w:pPr>
      <w:r w:rsidRPr="00C02FEE">
        <w:rPr>
          <w:rFonts w:ascii="Arial" w:hAnsi="Arial" w:cs="Arial"/>
          <w:sz w:val="18"/>
          <w:szCs w:val="20"/>
        </w:rPr>
        <w:t xml:space="preserve">The ground truth of a dataset </w:t>
      </w:r>
      <w:r>
        <w:rPr>
          <w:rFonts w:ascii="Arial" w:hAnsi="Arial" w:cs="Arial"/>
          <w:sz w:val="18"/>
          <w:szCs w:val="20"/>
        </w:rPr>
        <w:t>was</w:t>
      </w:r>
      <w:r w:rsidRPr="00C02FEE">
        <w:rPr>
          <w:rFonts w:ascii="Arial" w:hAnsi="Arial" w:cs="Arial"/>
          <w:sz w:val="18"/>
          <w:szCs w:val="20"/>
        </w:rPr>
        <w:t xml:space="preserve"> got from NCBI </w:t>
      </w:r>
      <w:r>
        <w:rPr>
          <w:rFonts w:ascii="Arial" w:hAnsi="Arial" w:cs="Arial"/>
          <w:sz w:val="18"/>
          <w:szCs w:val="20"/>
        </w:rPr>
        <w:t>SRA</w:t>
      </w:r>
      <w:r w:rsidRPr="00C02FEE">
        <w:rPr>
          <w:rFonts w:ascii="Arial" w:hAnsi="Arial" w:cs="Arial"/>
          <w:sz w:val="18"/>
          <w:szCs w:val="20"/>
        </w:rPr>
        <w:t xml:space="preserve"> database, and the true organism of a dataset is show</w:t>
      </w:r>
      <w:r>
        <w:rPr>
          <w:rFonts w:ascii="Arial" w:hAnsi="Arial" w:cs="Arial"/>
          <w:sz w:val="18"/>
          <w:szCs w:val="20"/>
        </w:rPr>
        <w:t>n</w:t>
      </w:r>
      <w:r w:rsidRPr="00C02FEE">
        <w:rPr>
          <w:rFonts w:ascii="Arial" w:hAnsi="Arial" w:cs="Arial"/>
          <w:sz w:val="18"/>
          <w:szCs w:val="20"/>
        </w:rPr>
        <w:t xml:space="preserve"> in the “Organism” label:</w:t>
      </w:r>
    </w:p>
    <w:p w14:paraId="237A2A91" w14:textId="77777777" w:rsidR="009F5EDF" w:rsidRPr="002D7333" w:rsidRDefault="009F5EDF" w:rsidP="009F5EDF">
      <w:pPr>
        <w:spacing w:line="360" w:lineRule="auto"/>
        <w:ind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https://trace.ncbi.nlm.nih.gov/Traces/sra/?run= [ SRA accession]</w:t>
      </w:r>
    </w:p>
    <w:p w14:paraId="20BFB5D9" w14:textId="77777777" w:rsidR="009F5EDF" w:rsidRPr="00C02FEE" w:rsidRDefault="009F5EDF" w:rsidP="009F5EDF">
      <w:pPr>
        <w:spacing w:line="360" w:lineRule="auto"/>
        <w:rPr>
          <w:rFonts w:ascii="Arial" w:hAnsi="Arial" w:cs="Arial"/>
          <w:sz w:val="20"/>
          <w:szCs w:val="21"/>
        </w:rPr>
      </w:pPr>
      <w:r w:rsidRPr="002D7333">
        <w:rPr>
          <w:rFonts w:ascii="Arial" w:hAnsi="Arial" w:cs="Arial"/>
        </w:rPr>
        <w:tab/>
      </w:r>
      <w:r w:rsidRPr="00C02FEE">
        <w:rPr>
          <w:rFonts w:ascii="Arial" w:hAnsi="Arial" w:cs="Arial"/>
          <w:sz w:val="18"/>
          <w:szCs w:val="20"/>
        </w:rPr>
        <w:t>The taxonomy and genus label</w:t>
      </w:r>
      <w:r>
        <w:rPr>
          <w:rFonts w:ascii="Arial" w:hAnsi="Arial" w:cs="Arial"/>
          <w:sz w:val="18"/>
          <w:szCs w:val="20"/>
        </w:rPr>
        <w:t>s</w:t>
      </w:r>
      <w:r w:rsidRPr="00C02FEE">
        <w:rPr>
          <w:rFonts w:ascii="Arial" w:hAnsi="Arial" w:cs="Arial"/>
          <w:sz w:val="18"/>
          <w:szCs w:val="20"/>
        </w:rPr>
        <w:t xml:space="preserve"> of a dataset are got from NCBI taxonomy datab</w:t>
      </w:r>
      <w:r>
        <w:rPr>
          <w:rFonts w:ascii="Arial" w:hAnsi="Arial" w:cs="Arial"/>
          <w:sz w:val="18"/>
          <w:szCs w:val="20"/>
        </w:rPr>
        <w:t>a</w:t>
      </w:r>
      <w:r w:rsidRPr="00C02FEE">
        <w:rPr>
          <w:rFonts w:ascii="Arial" w:hAnsi="Arial" w:cs="Arial"/>
          <w:sz w:val="18"/>
          <w:szCs w:val="20"/>
        </w:rPr>
        <w:t>se:</w:t>
      </w:r>
    </w:p>
    <w:p w14:paraId="75B01002" w14:textId="77777777" w:rsidR="009F5EDF" w:rsidRDefault="009F5EDF" w:rsidP="009F5EDF">
      <w:pPr>
        <w:spacing w:line="360" w:lineRule="auto"/>
        <w:ind w:left="420" w:firstLine="420"/>
        <w:rPr>
          <w:rFonts w:ascii="Arial" w:hAnsi="Arial" w:cs="Arial"/>
          <w:color w:val="595959" w:themeColor="text1" w:themeTint="A6"/>
          <w:sz w:val="18"/>
          <w:szCs w:val="20"/>
        </w:rPr>
      </w:pPr>
      <w:r w:rsidRPr="002D7333">
        <w:rPr>
          <w:rFonts w:ascii="Arial" w:hAnsi="Arial" w:cs="Arial"/>
          <w:color w:val="595959" w:themeColor="text1" w:themeTint="A6"/>
          <w:sz w:val="18"/>
          <w:szCs w:val="20"/>
        </w:rPr>
        <w:t>https://www.ncbi.nlm.nih.gov/Taxonomy/Browser/wwwtax.cgi</w:t>
      </w:r>
    </w:p>
    <w:p w14:paraId="7E63162F" w14:textId="77777777" w:rsidR="009F5EDF" w:rsidRPr="002D7333" w:rsidRDefault="009F5EDF" w:rsidP="009F5EDF">
      <w:pPr>
        <w:pStyle w:val="Title"/>
        <w:spacing w:line="360" w:lineRule="auto"/>
        <w:ind w:left="403"/>
        <w:outlineLvl w:val="2"/>
        <w:rPr>
          <w:rFonts w:ascii="Arial" w:eastAsiaTheme="minorEastAsia" w:hAnsi="Arial" w:cs="Arial"/>
          <w:szCs w:val="20"/>
        </w:rPr>
      </w:pPr>
      <w:r w:rsidRPr="002D7333">
        <w:rPr>
          <w:rFonts w:ascii="Arial" w:hAnsi="Arial" w:cs="Arial"/>
          <w:sz w:val="16"/>
          <w:szCs w:val="18"/>
        </w:rPr>
        <w:tab/>
      </w:r>
      <w:bookmarkStart w:id="23" w:name="_Toc16783989"/>
      <w:bookmarkStart w:id="24" w:name="_Toc27393856"/>
      <w:bookmarkStart w:id="25" w:name="_Toc66966104"/>
      <w:r w:rsidRPr="002D7333">
        <w:rPr>
          <w:rFonts w:ascii="Arial" w:eastAsiaTheme="minorEastAsia" w:hAnsi="Arial" w:cs="Arial"/>
          <w:szCs w:val="20"/>
        </w:rPr>
        <w:t>2.</w:t>
      </w:r>
      <w:r>
        <w:rPr>
          <w:rFonts w:ascii="Arial" w:eastAsiaTheme="minorEastAsia" w:hAnsi="Arial" w:cs="Arial"/>
          <w:szCs w:val="20"/>
        </w:rPr>
        <w:t>3</w:t>
      </w:r>
      <w:r w:rsidRPr="002D7333">
        <w:rPr>
          <w:rFonts w:ascii="Arial" w:eastAsiaTheme="minorEastAsia" w:hAnsi="Arial" w:cs="Arial"/>
          <w:szCs w:val="20"/>
        </w:rPr>
        <w:t xml:space="preserve"> </w:t>
      </w:r>
      <w:r>
        <w:rPr>
          <w:rFonts w:ascii="Arial" w:eastAsiaTheme="minorEastAsia" w:hAnsi="Arial" w:cs="Arial"/>
          <w:szCs w:val="20"/>
        </w:rPr>
        <w:t>Command lines used for r</w:t>
      </w:r>
      <w:r w:rsidRPr="001547F6">
        <w:rPr>
          <w:rFonts w:ascii="Arial" w:eastAsiaTheme="minorEastAsia" w:hAnsi="Arial" w:cs="Arial"/>
          <w:szCs w:val="20"/>
        </w:rPr>
        <w:t>ead classification</w:t>
      </w:r>
      <w:bookmarkEnd w:id="23"/>
      <w:bookmarkEnd w:id="24"/>
      <w:bookmarkEnd w:id="25"/>
    </w:p>
    <w:p w14:paraId="3A56F3D9" w14:textId="27E8BB51" w:rsidR="009F5EDF" w:rsidRPr="00D93516" w:rsidRDefault="009F5EDF" w:rsidP="009F5EDF">
      <w:pPr>
        <w:spacing w:line="360" w:lineRule="auto"/>
        <w:ind w:firstLine="420"/>
        <w:rPr>
          <w:rFonts w:ascii="Arial" w:hAnsi="Arial" w:cs="Arial"/>
          <w:sz w:val="20"/>
          <w:szCs w:val="20"/>
        </w:rPr>
      </w:pPr>
      <w:r w:rsidRPr="00D93516">
        <w:rPr>
          <w:rFonts w:ascii="Arial" w:hAnsi="Arial" w:cs="Arial"/>
          <w:sz w:val="20"/>
          <w:szCs w:val="20"/>
        </w:rPr>
        <w:t>1) Benchmark for deSAMBA</w:t>
      </w:r>
      <w:r w:rsidR="00D93516" w:rsidRPr="00D93516">
        <w:rPr>
          <w:rFonts w:ascii="Arial" w:hAnsi="Arial" w:cs="Arial"/>
          <w:sz w:val="20"/>
          <w:szCs w:val="20"/>
        </w:rPr>
        <w:t xml:space="preserve"> </w:t>
      </w:r>
      <w:r w:rsidRPr="00D93516">
        <w:rPr>
          <w:rFonts w:ascii="Arial" w:hAnsi="Arial" w:cs="Arial"/>
          <w:sz w:val="20"/>
          <w:szCs w:val="20"/>
        </w:rPr>
        <w:t>(version 1.0)</w:t>
      </w:r>
    </w:p>
    <w:p w14:paraId="34D59F87" w14:textId="77777777" w:rsidR="009F5EDF" w:rsidRPr="00C02FEE" w:rsidRDefault="009F5EDF" w:rsidP="009F5EDF">
      <w:pPr>
        <w:spacing w:line="360" w:lineRule="auto"/>
        <w:ind w:leftChars="300" w:left="63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Building index</w:t>
      </w:r>
      <w:r w:rsidRPr="00C02FEE">
        <w:rPr>
          <w:rFonts w:ascii="Arial" w:hAnsi="Arial" w:cs="Arial"/>
          <w:sz w:val="18"/>
          <w:szCs w:val="18"/>
        </w:rPr>
        <w:t>:</w:t>
      </w:r>
    </w:p>
    <w:p w14:paraId="0255D3C4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proofErr w:type="gram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bash</w:t>
      </w:r>
      <w:proofErr w:type="gram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./build-index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.fa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INDEX_DIR</w:t>
      </w:r>
    </w:p>
    <w:p w14:paraId="31A9B1E3" w14:textId="77777777" w:rsidR="009F5EDF" w:rsidRPr="00C02FEE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 w:rsidRPr="00C02FEE">
        <w:rPr>
          <w:rFonts w:ascii="Arial" w:hAnsi="Arial" w:cs="Arial"/>
          <w:sz w:val="18"/>
          <w:szCs w:val="18"/>
        </w:rPr>
        <w:t xml:space="preserve">Read </w:t>
      </w:r>
      <w:r>
        <w:rPr>
          <w:rFonts w:ascii="Arial" w:hAnsi="Arial" w:cs="Arial"/>
          <w:sz w:val="18"/>
          <w:szCs w:val="18"/>
        </w:rPr>
        <w:t>c</w:t>
      </w:r>
      <w:r w:rsidRPr="00C02FEE">
        <w:rPr>
          <w:rFonts w:ascii="Arial" w:hAnsi="Arial" w:cs="Arial"/>
          <w:sz w:val="18"/>
          <w:szCs w:val="18"/>
        </w:rPr>
        <w:t>lassification:</w:t>
      </w:r>
    </w:p>
    <w:p w14:paraId="561A2756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proofErr w:type="gram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deSAMBA</w:t>
      </w:r>
      <w:proofErr w:type="gram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classify -t 8 -s 62 INDEX_DIR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ad.fastq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&gt;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classify.sam</w:t>
      </w:r>
      <w:proofErr w:type="spellEnd"/>
    </w:p>
    <w:p w14:paraId="4463DEDD" w14:textId="0ACDC3C8" w:rsidR="009F5EDF" w:rsidRPr="009E2459" w:rsidRDefault="009F5EDF" w:rsidP="009F5EDF">
      <w:pPr>
        <w:spacing w:line="360" w:lineRule="auto"/>
        <w:ind w:firstLine="420"/>
        <w:rPr>
          <w:rFonts w:ascii="Arial" w:hAnsi="Arial" w:cs="Arial"/>
          <w:sz w:val="20"/>
          <w:szCs w:val="21"/>
        </w:rPr>
      </w:pPr>
      <w:r w:rsidRPr="00E11B7C">
        <w:rPr>
          <w:rFonts w:ascii="Arial" w:hAnsi="Arial" w:cs="Arial"/>
          <w:sz w:val="20"/>
          <w:szCs w:val="21"/>
        </w:rPr>
        <w:t xml:space="preserve">2) </w:t>
      </w:r>
      <w:r>
        <w:rPr>
          <w:rFonts w:ascii="Arial" w:hAnsi="Arial" w:cs="Arial"/>
          <w:sz w:val="20"/>
          <w:szCs w:val="21"/>
        </w:rPr>
        <w:t>B</w:t>
      </w:r>
      <w:r w:rsidRPr="009E2459">
        <w:rPr>
          <w:rFonts w:ascii="Arial" w:hAnsi="Arial" w:cs="Arial"/>
          <w:sz w:val="20"/>
          <w:szCs w:val="21"/>
        </w:rPr>
        <w:t>enchmark for minimap2</w:t>
      </w:r>
      <w:r>
        <w:rPr>
          <w:rFonts w:ascii="Arial" w:hAnsi="Arial" w:cs="Arial"/>
          <w:sz w:val="20"/>
          <w:szCs w:val="21"/>
        </w:rPr>
        <w:fldChar w:fldCharType="begin"/>
      </w:r>
      <w:r w:rsidR="00B37CAD">
        <w:rPr>
          <w:rFonts w:ascii="Arial" w:hAnsi="Arial" w:cs="Arial"/>
          <w:sz w:val="20"/>
          <w:szCs w:val="21"/>
        </w:rPr>
        <w:instrText xml:space="preserve"> ADDIN EN.CITE &lt;EndNote&gt;&lt;Cite&gt;&lt;Author&gt;Li&lt;/Author&gt;&lt;Year&gt;2018&lt;/Year&gt;&lt;RecNum&gt;7317&lt;/RecNum&gt;&lt;DisplayText&gt;[1]&lt;/DisplayText&gt;&lt;record&gt;&lt;rec-number&gt;7317&lt;/rec-number&gt;&lt;foreign-keys&gt;&lt;key app="EN" db-id="exzv5v0pv5xte7epxvn5wse0espd0wpaw9pa"&gt;7317&lt;/key&gt;&lt;/foreign-keys&gt;&lt;ref-type name="Journal Article"&gt;17&lt;/ref-type&gt;&lt;contributors&gt;&lt;authors&gt;&lt;author&gt;Li, H.&lt;/author&gt;&lt;/authors&gt;&lt;/contributors&gt;&lt;auth-address&gt;Department of Medical Population Genetics Program, Broad Institute, Cambridge, MA, USA.&lt;/auth-address&gt;&lt;titles&gt;&lt;title&gt;Minimap2: pairwise alignment for nucleotide sequenc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094-3100&lt;/pages&gt;&lt;volume&gt;34&lt;/volume&gt;&lt;number&gt;18&lt;/number&gt;&lt;keywords&gt;&lt;keyword&gt;Algorithms&lt;/keyword&gt;&lt;keyword&gt;Base Sequence&lt;/keyword&gt;&lt;keyword&gt;Genomics&lt;/keyword&gt;&lt;keyword&gt;High-Throughput Nucleotide Sequencing/*methods&lt;/keyword&gt;&lt;keyword&gt;Sequence Analysis, DNA/*methods&lt;/keyword&gt;&lt;keyword&gt;Software&lt;/keyword&gt;&lt;/keywords&gt;&lt;dates&gt;&lt;year&gt;2018&lt;/year&gt;&lt;pub-dates&gt;&lt;date&gt;Sep 15&lt;/date&gt;&lt;/pub-dates&gt;&lt;/dates&gt;&lt;isbn&gt;1367-4811 (Electronic)&amp;#xD;1367-4803 (Linking)&lt;/isbn&gt;&lt;accession-num&gt;29750242&lt;/accession-num&gt;&lt;urls&gt;&lt;related-urls&gt;&lt;url&gt;http://www.ncbi.nlm.nih.gov/pubmed/29750242&lt;/url&gt;&lt;/related-urls&gt;&lt;/urls&gt;&lt;custom2&gt;6137996&lt;/custom2&gt;&lt;electronic-resource-num&gt;10.1093/bioinformatics/bty191&lt;/electronic-resource-num&gt;&lt;/record&gt;&lt;/Cite&gt;&lt;/EndNote&gt;</w:instrText>
      </w:r>
      <w:r>
        <w:rPr>
          <w:rFonts w:ascii="Arial" w:hAnsi="Arial" w:cs="Arial"/>
          <w:sz w:val="20"/>
          <w:szCs w:val="21"/>
        </w:rPr>
        <w:fldChar w:fldCharType="separate"/>
      </w:r>
      <w:r w:rsidR="00B37CAD">
        <w:rPr>
          <w:rFonts w:ascii="Arial" w:hAnsi="Arial" w:cs="Arial"/>
          <w:noProof/>
          <w:sz w:val="20"/>
          <w:szCs w:val="21"/>
        </w:rPr>
        <w:t>[</w:t>
      </w:r>
      <w:hyperlink w:anchor="_ENREF_1" w:tooltip="Li, 2018 #7317" w:history="1">
        <w:r w:rsidR="00B37CAD">
          <w:rPr>
            <w:rFonts w:ascii="Arial" w:hAnsi="Arial" w:cs="Arial"/>
            <w:noProof/>
            <w:sz w:val="20"/>
            <w:szCs w:val="21"/>
          </w:rPr>
          <w:t>1</w:t>
        </w:r>
      </w:hyperlink>
      <w:r w:rsidR="00B37CAD">
        <w:rPr>
          <w:rFonts w:ascii="Arial" w:hAnsi="Arial" w:cs="Arial"/>
          <w:noProof/>
          <w:sz w:val="20"/>
          <w:szCs w:val="21"/>
        </w:rPr>
        <w:t>]</w:t>
      </w:r>
      <w:r>
        <w:rPr>
          <w:rFonts w:ascii="Arial" w:hAnsi="Arial" w:cs="Arial"/>
          <w:sz w:val="20"/>
          <w:szCs w:val="21"/>
        </w:rPr>
        <w:fldChar w:fldCharType="end"/>
      </w:r>
      <w:r w:rsidRPr="009E2459">
        <w:rPr>
          <w:rFonts w:ascii="Arial" w:hAnsi="Arial" w:cs="Arial"/>
          <w:sz w:val="20"/>
          <w:szCs w:val="21"/>
        </w:rPr>
        <w:t xml:space="preserve"> (version 2.16</w:t>
      </w:r>
      <w:r>
        <w:rPr>
          <w:rFonts w:ascii="Arial" w:hAnsi="Arial" w:cs="Arial"/>
          <w:sz w:val="20"/>
          <w:szCs w:val="21"/>
        </w:rPr>
        <w:t xml:space="preserve"> </w:t>
      </w:r>
      <w:r w:rsidRPr="009E2459">
        <w:rPr>
          <w:rFonts w:ascii="Arial" w:hAnsi="Arial" w:cs="Arial"/>
          <w:sz w:val="20"/>
          <w:szCs w:val="21"/>
        </w:rPr>
        <w:t>r922):</w:t>
      </w:r>
    </w:p>
    <w:p w14:paraId="4669AF35" w14:textId="77777777" w:rsidR="009F5EDF" w:rsidRPr="00C02FEE" w:rsidRDefault="009F5EDF" w:rsidP="009F5EDF">
      <w:pPr>
        <w:spacing w:line="360" w:lineRule="auto"/>
        <w:ind w:leftChars="100" w:left="210" w:firstLine="403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 xml:space="preserve">Building index </w:t>
      </w:r>
      <w:r w:rsidRPr="00C02FEE">
        <w:rPr>
          <w:rFonts w:ascii="Arial" w:hAnsi="Arial" w:cs="Arial"/>
          <w:sz w:val="18"/>
          <w:szCs w:val="18"/>
        </w:rPr>
        <w:t>for PACBIO data:</w:t>
      </w:r>
    </w:p>
    <w:p w14:paraId="5F7365CF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minimap2 -x map-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pb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-d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_pb.mmi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.fa</w:t>
      </w:r>
      <w:proofErr w:type="spellEnd"/>
    </w:p>
    <w:p w14:paraId="6915A311" w14:textId="77777777" w:rsidR="009F5EDF" w:rsidRPr="00C02FEE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Building index</w:t>
      </w:r>
      <w:r w:rsidRPr="00C02FEE">
        <w:rPr>
          <w:rFonts w:ascii="Arial" w:hAnsi="Arial" w:cs="Arial"/>
          <w:sz w:val="18"/>
          <w:szCs w:val="18"/>
        </w:rPr>
        <w:t xml:space="preserve"> for NANOPORE data:</w:t>
      </w:r>
    </w:p>
    <w:p w14:paraId="7E1DC074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minimap2 -x map-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ont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-d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_np.mmi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.fa</w:t>
      </w:r>
      <w:proofErr w:type="spellEnd"/>
    </w:p>
    <w:p w14:paraId="566D16F4" w14:textId="77777777" w:rsidR="009F5EDF" w:rsidRPr="00C02FEE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 w:rsidRPr="00C02FEE">
        <w:rPr>
          <w:rFonts w:ascii="Arial" w:hAnsi="Arial" w:cs="Arial"/>
          <w:sz w:val="18"/>
          <w:szCs w:val="18"/>
        </w:rPr>
        <w:t xml:space="preserve">Read </w:t>
      </w:r>
      <w:r>
        <w:rPr>
          <w:rFonts w:ascii="Arial" w:hAnsi="Arial" w:cs="Arial"/>
          <w:sz w:val="18"/>
          <w:szCs w:val="18"/>
        </w:rPr>
        <w:t>c</w:t>
      </w:r>
      <w:r w:rsidRPr="00C02FEE">
        <w:rPr>
          <w:rFonts w:ascii="Arial" w:hAnsi="Arial" w:cs="Arial"/>
          <w:sz w:val="18"/>
          <w:szCs w:val="18"/>
        </w:rPr>
        <w:t>lassification for PACBIO data:</w:t>
      </w:r>
    </w:p>
    <w:p w14:paraId="32166F60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minimap2 -a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_pb.mmi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ad.fastq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-t 8 &gt;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classify.sam</w:t>
      </w:r>
      <w:proofErr w:type="spellEnd"/>
    </w:p>
    <w:p w14:paraId="21BB7C76" w14:textId="77777777" w:rsidR="009F5EDF" w:rsidRPr="00C02FEE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 w:rsidRPr="00C02FEE">
        <w:rPr>
          <w:rFonts w:ascii="Arial" w:hAnsi="Arial" w:cs="Arial"/>
          <w:sz w:val="18"/>
          <w:szCs w:val="18"/>
        </w:rPr>
        <w:t xml:space="preserve">Read </w:t>
      </w:r>
      <w:r>
        <w:rPr>
          <w:rFonts w:ascii="Arial" w:hAnsi="Arial" w:cs="Arial"/>
          <w:sz w:val="18"/>
          <w:szCs w:val="18"/>
        </w:rPr>
        <w:t>c</w:t>
      </w:r>
      <w:r w:rsidRPr="00C02FEE">
        <w:rPr>
          <w:rFonts w:ascii="Arial" w:hAnsi="Arial" w:cs="Arial"/>
          <w:sz w:val="18"/>
          <w:szCs w:val="18"/>
        </w:rPr>
        <w:t>lassification for NANOPORE data:</w:t>
      </w:r>
    </w:p>
    <w:p w14:paraId="30A27264" w14:textId="77777777" w:rsidR="009F5EDF" w:rsidRPr="00C02FEE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minimap2 -a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f_np.mmi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read.fastq</w:t>
      </w:r>
      <w:proofErr w:type="spellEnd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 xml:space="preserve"> -t 8 &gt; </w:t>
      </w:r>
      <w:proofErr w:type="spellStart"/>
      <w:r w:rsidRPr="00C02FEE">
        <w:rPr>
          <w:rFonts w:ascii="Arial" w:hAnsi="Arial" w:cs="Arial"/>
          <w:color w:val="595959" w:themeColor="text1" w:themeTint="A6"/>
          <w:sz w:val="18"/>
          <w:szCs w:val="18"/>
        </w:rPr>
        <w:t>classify.sam</w:t>
      </w:r>
      <w:proofErr w:type="spellEnd"/>
    </w:p>
    <w:p w14:paraId="630B30A8" w14:textId="4C1DE179" w:rsidR="009F5EDF" w:rsidRPr="008B11E3" w:rsidRDefault="009F5EDF" w:rsidP="009F5EDF">
      <w:pPr>
        <w:spacing w:line="360" w:lineRule="auto"/>
        <w:ind w:firstLine="420"/>
        <w:rPr>
          <w:rFonts w:ascii="Arial" w:hAnsi="Arial" w:cs="Arial"/>
          <w:sz w:val="20"/>
          <w:szCs w:val="21"/>
        </w:rPr>
      </w:pPr>
      <w:r w:rsidRPr="008B11E3">
        <w:rPr>
          <w:rFonts w:ascii="Arial" w:hAnsi="Arial" w:cs="Arial" w:hint="eastAsia"/>
          <w:sz w:val="20"/>
          <w:szCs w:val="21"/>
        </w:rPr>
        <w:t>3</w:t>
      </w:r>
      <w:r w:rsidRPr="008B11E3">
        <w:rPr>
          <w:rFonts w:ascii="Arial" w:hAnsi="Arial" w:cs="Arial"/>
          <w:sz w:val="20"/>
          <w:szCs w:val="21"/>
        </w:rPr>
        <w:t xml:space="preserve">) Benchmark for </w:t>
      </w:r>
      <w:r>
        <w:rPr>
          <w:rFonts w:ascii="Arial" w:hAnsi="Arial" w:cs="Arial"/>
          <w:sz w:val="20"/>
          <w:szCs w:val="21"/>
        </w:rPr>
        <w:t>C</w:t>
      </w:r>
      <w:r w:rsidRPr="008B11E3">
        <w:rPr>
          <w:rFonts w:ascii="Arial" w:hAnsi="Arial" w:cs="Arial"/>
          <w:sz w:val="20"/>
          <w:szCs w:val="21"/>
        </w:rPr>
        <w:t>entrifuge</w:t>
      </w:r>
      <w:r>
        <w:rPr>
          <w:rFonts w:ascii="Arial" w:hAnsi="Arial" w:cs="Arial"/>
          <w:sz w:val="20"/>
          <w:szCs w:val="21"/>
        </w:rPr>
        <w:fldChar w:fldCharType="begin">
          <w:fldData xml:space="preserve">PEVuZE5vdGU+PENpdGU+PEF1dGhvcj5LaW08L0F1dGhvcj48WWVhcj4yMDE2PC9ZZWFyPjxSZWNO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</w:fldData>
        </w:fldChar>
      </w:r>
      <w:r w:rsidR="00B37CAD">
        <w:rPr>
          <w:rFonts w:ascii="Arial" w:hAnsi="Arial" w:cs="Arial"/>
          <w:sz w:val="20"/>
          <w:szCs w:val="21"/>
        </w:rPr>
        <w:instrText xml:space="preserve"> ADDIN EN.CITE </w:instrText>
      </w:r>
      <w:r w:rsidR="00B37CAD">
        <w:rPr>
          <w:rFonts w:ascii="Arial" w:hAnsi="Arial" w:cs="Arial"/>
          <w:sz w:val="20"/>
          <w:szCs w:val="21"/>
        </w:rPr>
        <w:fldChar w:fldCharType="begin">
          <w:fldData xml:space="preserve">PEVuZE5vdGU+PENpdGU+PEF1dGhvcj5LaW08L0F1dGhvcj48WWVhcj4yMDE2PC9ZZWFyPjxSZWNO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</w:fldData>
        </w:fldChar>
      </w:r>
      <w:r w:rsidR="00B37CAD">
        <w:rPr>
          <w:rFonts w:ascii="Arial" w:hAnsi="Arial" w:cs="Arial"/>
          <w:sz w:val="20"/>
          <w:szCs w:val="21"/>
        </w:rPr>
        <w:instrText xml:space="preserve"> ADDIN EN.CITE.DATA </w:instrText>
      </w:r>
      <w:r w:rsidR="00B37CAD">
        <w:rPr>
          <w:rFonts w:ascii="Arial" w:hAnsi="Arial" w:cs="Arial"/>
          <w:sz w:val="20"/>
          <w:szCs w:val="21"/>
        </w:rPr>
      </w:r>
      <w:r w:rsidR="00B37CAD">
        <w:rPr>
          <w:rFonts w:ascii="Arial" w:hAnsi="Arial" w:cs="Arial"/>
          <w:sz w:val="20"/>
          <w:szCs w:val="21"/>
        </w:rPr>
        <w:fldChar w:fldCharType="end"/>
      </w:r>
      <w:r>
        <w:rPr>
          <w:rFonts w:ascii="Arial" w:hAnsi="Arial" w:cs="Arial"/>
          <w:sz w:val="20"/>
          <w:szCs w:val="21"/>
        </w:rPr>
      </w:r>
      <w:r>
        <w:rPr>
          <w:rFonts w:ascii="Arial" w:hAnsi="Arial" w:cs="Arial"/>
          <w:sz w:val="20"/>
          <w:szCs w:val="21"/>
        </w:rPr>
        <w:fldChar w:fldCharType="separate"/>
      </w:r>
      <w:r w:rsidR="00B37CAD">
        <w:rPr>
          <w:rFonts w:ascii="Arial" w:hAnsi="Arial" w:cs="Arial"/>
          <w:noProof/>
          <w:sz w:val="20"/>
          <w:szCs w:val="21"/>
        </w:rPr>
        <w:t>[</w:t>
      </w:r>
      <w:hyperlink w:anchor="_ENREF_2" w:tooltip="Kim, 2016 #7316" w:history="1">
        <w:r w:rsidR="00B37CAD">
          <w:rPr>
            <w:rFonts w:ascii="Arial" w:hAnsi="Arial" w:cs="Arial"/>
            <w:noProof/>
            <w:sz w:val="20"/>
            <w:szCs w:val="21"/>
          </w:rPr>
          <w:t>2</w:t>
        </w:r>
      </w:hyperlink>
      <w:r w:rsidR="00B37CAD">
        <w:rPr>
          <w:rFonts w:ascii="Arial" w:hAnsi="Arial" w:cs="Arial"/>
          <w:noProof/>
          <w:sz w:val="20"/>
          <w:szCs w:val="21"/>
        </w:rPr>
        <w:t>]</w:t>
      </w:r>
      <w:r>
        <w:rPr>
          <w:rFonts w:ascii="Arial" w:hAnsi="Arial" w:cs="Arial"/>
          <w:sz w:val="20"/>
          <w:szCs w:val="21"/>
        </w:rPr>
        <w:fldChar w:fldCharType="end"/>
      </w:r>
      <w:r w:rsidRPr="008B11E3">
        <w:rPr>
          <w:rFonts w:ascii="Arial" w:hAnsi="Arial" w:cs="Arial"/>
          <w:sz w:val="20"/>
          <w:szCs w:val="21"/>
        </w:rPr>
        <w:t xml:space="preserve"> (version 1.0.4)</w:t>
      </w:r>
    </w:p>
    <w:p w14:paraId="3F567E10" w14:textId="77777777" w:rsidR="009F5EDF" w:rsidRPr="008B7302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Building index</w:t>
      </w:r>
      <w:r w:rsidRPr="008B7302">
        <w:rPr>
          <w:rFonts w:ascii="Arial" w:hAnsi="Arial" w:cs="Arial"/>
          <w:sz w:val="18"/>
          <w:szCs w:val="18"/>
        </w:rPr>
        <w:t>:</w:t>
      </w:r>
    </w:p>
    <w:p w14:paraId="742F0E44" w14:textId="77777777" w:rsidR="009F5EDF" w:rsidRPr="008B7302" w:rsidRDefault="009F5EDF" w:rsidP="009F5EDF">
      <w:pPr>
        <w:spacing w:line="360" w:lineRule="auto"/>
        <w:ind w:leftChars="500" w:left="1050"/>
        <w:rPr>
          <w:rFonts w:ascii="Arial" w:hAnsi="Arial" w:cs="Arial"/>
          <w:color w:val="595959" w:themeColor="text1" w:themeTint="A6"/>
          <w:sz w:val="18"/>
          <w:szCs w:val="18"/>
        </w:rPr>
      </w:pPr>
      <w:proofErr w:type="gram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centrifuge-build</w:t>
      </w:r>
      <w:proofErr w:type="gram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p 16 --conversion-table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ref.map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-taxonomy-tree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nodes.dmp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-name-table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names.dmp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ref.fa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INDEX_DIR</w:t>
      </w:r>
    </w:p>
    <w:p w14:paraId="4C433A78" w14:textId="77777777" w:rsidR="009F5EDF" w:rsidRPr="008B7302" w:rsidRDefault="009F5EDF" w:rsidP="009F5EDF">
      <w:pPr>
        <w:spacing w:line="360" w:lineRule="auto"/>
        <w:ind w:leftChars="300" w:left="630"/>
        <w:rPr>
          <w:rFonts w:ascii="Arial" w:hAnsi="Arial" w:cs="Arial"/>
          <w:sz w:val="18"/>
          <w:szCs w:val="18"/>
        </w:rPr>
      </w:pPr>
      <w:r w:rsidRPr="008B7302">
        <w:rPr>
          <w:rFonts w:ascii="Arial" w:hAnsi="Arial" w:cs="Arial"/>
          <w:sz w:val="18"/>
          <w:szCs w:val="18"/>
        </w:rPr>
        <w:t xml:space="preserve">Read </w:t>
      </w:r>
      <w:r>
        <w:rPr>
          <w:rFonts w:ascii="Arial" w:hAnsi="Arial" w:cs="Arial"/>
          <w:sz w:val="18"/>
          <w:szCs w:val="18"/>
        </w:rPr>
        <w:t>c</w:t>
      </w:r>
      <w:r w:rsidRPr="008B7302">
        <w:rPr>
          <w:rFonts w:ascii="Arial" w:hAnsi="Arial" w:cs="Arial"/>
          <w:sz w:val="18"/>
          <w:szCs w:val="18"/>
        </w:rPr>
        <w:t>lassification:</w:t>
      </w:r>
    </w:p>
    <w:p w14:paraId="4A26D97F" w14:textId="77777777" w:rsidR="009F5EDF" w:rsidRPr="008B7302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proofErr w:type="gram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centrifuge-class</w:t>
      </w:r>
      <w:proofErr w:type="gram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INDEX_DIR --out-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fmt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sam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t -p 8 -U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read.fastq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&gt;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classify.cen</w:t>
      </w:r>
      <w:proofErr w:type="spellEnd"/>
    </w:p>
    <w:p w14:paraId="4F72B70D" w14:textId="6397EDD3" w:rsidR="009F5EDF" w:rsidRPr="008B11E3" w:rsidRDefault="009F5EDF" w:rsidP="009F5EDF">
      <w:pPr>
        <w:spacing w:line="360" w:lineRule="auto"/>
        <w:ind w:firstLine="420"/>
        <w:rPr>
          <w:rFonts w:ascii="Arial" w:hAnsi="Arial" w:cs="Arial"/>
          <w:sz w:val="20"/>
          <w:szCs w:val="21"/>
        </w:rPr>
      </w:pPr>
      <w:r>
        <w:rPr>
          <w:rFonts w:ascii="Arial" w:hAnsi="Arial" w:cs="Arial" w:hint="eastAsia"/>
          <w:sz w:val="20"/>
          <w:szCs w:val="21"/>
        </w:rPr>
        <w:t>4</w:t>
      </w:r>
      <w:r w:rsidRPr="008B11E3">
        <w:rPr>
          <w:rFonts w:ascii="Arial" w:hAnsi="Arial" w:cs="Arial"/>
          <w:sz w:val="20"/>
          <w:szCs w:val="21"/>
        </w:rPr>
        <w:t>) Benchmark for KAIJU</w:t>
      </w:r>
      <w:r>
        <w:rPr>
          <w:rFonts w:ascii="Arial" w:hAnsi="Arial" w:cs="Arial"/>
          <w:sz w:val="20"/>
          <w:szCs w:val="21"/>
        </w:rPr>
        <w:fldChar w:fldCharType="begin"/>
      </w:r>
      <w:r w:rsidR="00B37CAD">
        <w:rPr>
          <w:rFonts w:ascii="Arial" w:hAnsi="Arial" w:cs="Arial"/>
          <w:sz w:val="20"/>
          <w:szCs w:val="21"/>
        </w:rPr>
        <w:instrText xml:space="preserve"> ADDIN EN.CITE &lt;EndNote&gt;&lt;Cite&gt;&lt;Author&gt;Menzel&lt;/Author&gt;&lt;Year&gt;2016&lt;/Year&gt;&lt;RecNum&gt;35&lt;/RecNum&gt;&lt;DisplayText&gt;[3]&lt;/DisplayText&gt;&lt;record&gt;&lt;rec-number&gt;35&lt;/rec-number&gt;&lt;foreign-keys&gt;&lt;key app="EN" db-id="xexrapsa3fa5syexpeaxtes3ftx0t0te0ss0"&gt;35&lt;/key&gt;&lt;key app="ENWeb" db-id=""&gt;0&lt;/key&gt;&lt;/foreign-keys&gt;&lt;ref-type name="Journal Article"&gt;17&lt;/ref-type&gt;&lt;contributors&gt;&lt;authors&gt;&lt;author&gt;Menzel, P.&lt;/author&gt;&lt;author&gt;Ng, K. L.&lt;/author&gt;&lt;author&gt;Krogh, A.&lt;/author&gt;&lt;/authors&gt;&lt;/contributors&gt;&lt;auth-address&gt;Department of Biology, University of Copenhagen, Copenhagen 2200, Denmark.&lt;/auth-address&gt;&lt;titles&gt;&lt;title&gt;Fast and sensitive taxonomic classification for metagenomics with Kaiju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11257&lt;/pages&gt;&lt;volume&gt;7&lt;/volume&gt;&lt;keywords&gt;&lt;keyword&gt;*Algorithms&lt;/keyword&gt;&lt;keyword&gt;Amino Acid Sequence&lt;/keyword&gt;&lt;keyword&gt;Animals&lt;/keyword&gt;&lt;keyword&gt;*Classification&lt;/keyword&gt;&lt;keyword&gt;Humans&lt;/keyword&gt;&lt;keyword&gt;Metagenome&lt;/keyword&gt;&lt;keyword&gt;Metagenomics/*classification&lt;/keyword&gt;&lt;keyword&gt;Proteins/chemistry&lt;/keyword&gt;&lt;/keywords&gt;&lt;dates&gt;&lt;year&gt;2016&lt;/year&gt;&lt;pub-dates&gt;&lt;date&gt;Apr 13&lt;/date&gt;&lt;/pub-dates&gt;&lt;/dates&gt;&lt;isbn&gt;2041-1723 (Electronic)&amp;#xD;2041-1723 (Linking)&lt;/isbn&gt;&lt;accession-num&gt;27071849&lt;/accession-num&gt;&lt;urls&gt;&lt;related-urls&gt;&lt;url&gt;http://www.ncbi.nlm.nih.gov/pubmed/27071849&lt;/url&gt;&lt;/related-urls&gt;&lt;/urls&gt;&lt;custom2&gt;4833860&lt;/custom2&gt;&lt;electronic-resource-num&gt;10.1038/ncomms11257&lt;/electronic-resource-num&gt;&lt;/record&gt;&lt;/Cite&gt;&lt;/EndNote&gt;</w:instrText>
      </w:r>
      <w:r>
        <w:rPr>
          <w:rFonts w:ascii="Arial" w:hAnsi="Arial" w:cs="Arial"/>
          <w:sz w:val="20"/>
          <w:szCs w:val="21"/>
        </w:rPr>
        <w:fldChar w:fldCharType="separate"/>
      </w:r>
      <w:r w:rsidR="00B37CAD">
        <w:rPr>
          <w:rFonts w:ascii="Arial" w:hAnsi="Arial" w:cs="Arial"/>
          <w:noProof/>
          <w:sz w:val="20"/>
          <w:szCs w:val="21"/>
        </w:rPr>
        <w:t>[</w:t>
      </w:r>
      <w:hyperlink w:anchor="_ENREF_3" w:tooltip="Menzel, 2016 #35" w:history="1">
        <w:r w:rsidR="00B37CAD">
          <w:rPr>
            <w:rFonts w:ascii="Arial" w:hAnsi="Arial" w:cs="Arial"/>
            <w:noProof/>
            <w:sz w:val="20"/>
            <w:szCs w:val="21"/>
          </w:rPr>
          <w:t>3</w:t>
        </w:r>
      </w:hyperlink>
      <w:r w:rsidR="00B37CAD">
        <w:rPr>
          <w:rFonts w:ascii="Arial" w:hAnsi="Arial" w:cs="Arial"/>
          <w:noProof/>
          <w:sz w:val="20"/>
          <w:szCs w:val="21"/>
        </w:rPr>
        <w:t>]</w:t>
      </w:r>
      <w:r>
        <w:rPr>
          <w:rFonts w:ascii="Arial" w:hAnsi="Arial" w:cs="Arial"/>
          <w:sz w:val="20"/>
          <w:szCs w:val="21"/>
        </w:rPr>
        <w:fldChar w:fldCharType="end"/>
      </w:r>
      <w:r w:rsidRPr="008B11E3">
        <w:rPr>
          <w:rFonts w:ascii="Arial" w:hAnsi="Arial" w:cs="Arial"/>
          <w:sz w:val="20"/>
          <w:szCs w:val="21"/>
        </w:rPr>
        <w:t xml:space="preserve"> (version 1.6.3)</w:t>
      </w:r>
    </w:p>
    <w:p w14:paraId="7EE5465C" w14:textId="77777777" w:rsidR="009F5EDF" w:rsidRPr="008B7302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Building index</w:t>
      </w:r>
      <w:r w:rsidRPr="008B7302">
        <w:rPr>
          <w:rFonts w:ascii="Arial" w:hAnsi="Arial" w:cs="Arial"/>
          <w:sz w:val="18"/>
          <w:szCs w:val="18"/>
        </w:rPr>
        <w:t>:</w:t>
      </w:r>
    </w:p>
    <w:p w14:paraId="3CC9330E" w14:textId="77777777" w:rsidR="009F5EDF" w:rsidRPr="008B7302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lastRenderedPageBreak/>
        <w:t>kaiju-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makedb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s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refseq</w:t>
      </w:r>
      <w:proofErr w:type="spellEnd"/>
    </w:p>
    <w:p w14:paraId="0DB86ED7" w14:textId="77777777" w:rsidR="009F5EDF" w:rsidRPr="008B7302" w:rsidRDefault="009F5EDF" w:rsidP="009F5EDF">
      <w:pPr>
        <w:spacing w:line="360" w:lineRule="auto"/>
        <w:ind w:leftChars="100" w:left="210" w:firstLine="420"/>
        <w:rPr>
          <w:rFonts w:ascii="Arial" w:hAnsi="Arial" w:cs="Arial"/>
          <w:sz w:val="18"/>
          <w:szCs w:val="18"/>
        </w:rPr>
      </w:pPr>
      <w:r w:rsidRPr="008B7302">
        <w:rPr>
          <w:rFonts w:ascii="Arial" w:hAnsi="Arial" w:cs="Arial"/>
          <w:sz w:val="18"/>
          <w:szCs w:val="18"/>
        </w:rPr>
        <w:t xml:space="preserve">Read </w:t>
      </w:r>
      <w:r>
        <w:rPr>
          <w:rFonts w:ascii="Arial" w:hAnsi="Arial" w:cs="Arial"/>
          <w:sz w:val="18"/>
          <w:szCs w:val="18"/>
        </w:rPr>
        <w:t>c</w:t>
      </w:r>
      <w:r w:rsidRPr="008B7302">
        <w:rPr>
          <w:rFonts w:ascii="Arial" w:hAnsi="Arial" w:cs="Arial"/>
          <w:sz w:val="18"/>
          <w:szCs w:val="18"/>
        </w:rPr>
        <w:t>lassification in MEM mode:</w:t>
      </w:r>
    </w:p>
    <w:p w14:paraId="7780DDE8" w14:textId="77777777" w:rsidR="009F5EDF" w:rsidRPr="008B7302" w:rsidRDefault="009F5EDF" w:rsidP="009F5EDF">
      <w:pPr>
        <w:spacing w:line="360" w:lineRule="auto"/>
        <w:ind w:leftChars="300" w:left="630" w:firstLine="420"/>
        <w:rPr>
          <w:rFonts w:ascii="Arial" w:hAnsi="Arial" w:cs="Arial"/>
          <w:color w:val="595959" w:themeColor="text1" w:themeTint="A6"/>
          <w:sz w:val="18"/>
          <w:szCs w:val="18"/>
        </w:rPr>
      </w:pPr>
      <w:proofErr w:type="gram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kaiju</w:t>
      </w:r>
      <w:proofErr w:type="gram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t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node.dmp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f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kaiju_db_refseq.fmi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v -a mem -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i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read.fastq</w:t>
      </w:r>
      <w:proofErr w:type="spellEnd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 xml:space="preserve"> -z 8 &gt; </w:t>
      </w:r>
      <w:proofErr w:type="spellStart"/>
      <w:r w:rsidRPr="008B7302">
        <w:rPr>
          <w:rFonts w:ascii="Arial" w:hAnsi="Arial" w:cs="Arial"/>
          <w:color w:val="595959" w:themeColor="text1" w:themeTint="A6"/>
          <w:sz w:val="18"/>
          <w:szCs w:val="18"/>
        </w:rPr>
        <w:t>classify.kai</w:t>
      </w:r>
      <w:proofErr w:type="spellEnd"/>
    </w:p>
    <w:p w14:paraId="25CE0924" w14:textId="77777777" w:rsidR="009F5EDF" w:rsidRDefault="009F5EDF" w:rsidP="009F5EDF">
      <w:pPr>
        <w:pStyle w:val="Title"/>
        <w:numPr>
          <w:ilvl w:val="1"/>
          <w:numId w:val="1"/>
        </w:numPr>
        <w:spacing w:beforeLines="100" w:before="312" w:line="360" w:lineRule="auto"/>
        <w:ind w:left="0" w:firstLineChars="200" w:firstLine="400"/>
        <w:rPr>
          <w:rFonts w:ascii="Arial" w:eastAsiaTheme="minorEastAsia" w:hAnsi="Arial" w:cs="Arial"/>
          <w:szCs w:val="20"/>
        </w:rPr>
      </w:pPr>
      <w:bookmarkStart w:id="26" w:name="_Toc16602221"/>
      <w:bookmarkStart w:id="27" w:name="_Toc27393857"/>
      <w:bookmarkStart w:id="28" w:name="_Toc66966105"/>
      <w:r>
        <w:rPr>
          <w:rFonts w:ascii="Arial" w:eastAsiaTheme="minorEastAsia" w:hAnsi="Arial" w:cs="Arial"/>
          <w:szCs w:val="20"/>
        </w:rPr>
        <w:t>References</w:t>
      </w:r>
      <w:bookmarkEnd w:id="26"/>
      <w:bookmarkEnd w:id="27"/>
      <w:bookmarkEnd w:id="28"/>
    </w:p>
    <w:p w14:paraId="506A18C4" w14:textId="77777777" w:rsidR="00B37CAD" w:rsidRPr="00B37CAD" w:rsidRDefault="009F5EDF" w:rsidP="00B37C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9" w:name="_ENREF_1"/>
      <w:r w:rsidR="00B37CAD" w:rsidRPr="00B37CAD">
        <w:t>1.</w:t>
      </w:r>
      <w:r w:rsidR="00B37CAD" w:rsidRPr="00B37CAD">
        <w:tab/>
        <w:t>Li H. Minimap2: pairwise alignment for nucleotide sequences, Bioinformatics 2018;34:3094-3100.</w:t>
      </w:r>
      <w:bookmarkEnd w:id="29"/>
    </w:p>
    <w:p w14:paraId="1C4A8B65" w14:textId="77777777" w:rsidR="00B37CAD" w:rsidRPr="00B37CAD" w:rsidRDefault="00B37CAD" w:rsidP="00B37CAD">
      <w:pPr>
        <w:pStyle w:val="EndNoteBibliography"/>
      </w:pPr>
      <w:bookmarkStart w:id="30" w:name="_ENREF_2"/>
      <w:r w:rsidRPr="00B37CAD">
        <w:t>2.</w:t>
      </w:r>
      <w:r w:rsidRPr="00B37CAD">
        <w:tab/>
        <w:t>Kim D, Song L, Breitwieser FP et al. Centrifuge: rapid and sensitive classification of metagenomic sequences, Genome Research 2016;26:1721-1729.</w:t>
      </w:r>
      <w:bookmarkEnd w:id="30"/>
    </w:p>
    <w:p w14:paraId="4CCCC67D" w14:textId="77777777" w:rsidR="00B37CAD" w:rsidRPr="00B37CAD" w:rsidRDefault="00B37CAD" w:rsidP="00B37CAD">
      <w:pPr>
        <w:pStyle w:val="EndNoteBibliography"/>
      </w:pPr>
      <w:bookmarkStart w:id="31" w:name="_ENREF_3"/>
      <w:r w:rsidRPr="00B37CAD">
        <w:t>3.</w:t>
      </w:r>
      <w:r w:rsidRPr="00B37CAD">
        <w:tab/>
        <w:t>Menzel P, Ng KL, Krogh A. Fast and sensitive taxonomic classification for metagenomics with Kaiju, Nat Commun 2016;7:11257.</w:t>
      </w:r>
      <w:bookmarkEnd w:id="31"/>
    </w:p>
    <w:p w14:paraId="7F05D360" w14:textId="0D673E46" w:rsidR="009F5EDF" w:rsidRPr="00320B16" w:rsidRDefault="009F5EDF" w:rsidP="009F5EDF">
      <w:r>
        <w:fldChar w:fldCharType="end"/>
      </w:r>
    </w:p>
    <w:p w14:paraId="3559A0F7" w14:textId="77777777" w:rsidR="00320B16" w:rsidRPr="00BD3E14" w:rsidRDefault="00320B16" w:rsidP="009F5EDF">
      <w:pPr>
        <w:pStyle w:val="Caption"/>
        <w:spacing w:afterLines="100" w:after="312" w:line="360" w:lineRule="auto"/>
        <w:jc w:val="center"/>
        <w:outlineLvl w:val="0"/>
      </w:pPr>
    </w:p>
    <w:sectPr w:rsidR="00320B16" w:rsidRPr="00BD3E14" w:rsidSect="00196BA5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932640" w14:textId="77777777" w:rsidR="00DD2A5F" w:rsidRDefault="00DD2A5F" w:rsidP="00871932">
      <w:r>
        <w:separator/>
      </w:r>
    </w:p>
  </w:endnote>
  <w:endnote w:type="continuationSeparator" w:id="0">
    <w:p w14:paraId="059C9B22" w14:textId="77777777" w:rsidR="00DD2A5F" w:rsidRDefault="00DD2A5F" w:rsidP="008719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6DA8C2" w14:textId="77777777" w:rsidR="00DD2A5F" w:rsidRDefault="00DD2A5F" w:rsidP="00871932">
      <w:r>
        <w:separator/>
      </w:r>
    </w:p>
  </w:footnote>
  <w:footnote w:type="continuationSeparator" w:id="0">
    <w:p w14:paraId="49E4EDFE" w14:textId="77777777" w:rsidR="00DD2A5F" w:rsidRDefault="00DD2A5F" w:rsidP="008719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6A10BA"/>
    <w:multiLevelType w:val="hybridMultilevel"/>
    <w:tmpl w:val="9CFE45A4"/>
    <w:lvl w:ilvl="0" w:tplc="3BBC1FC2">
      <w:start w:val="1"/>
      <w:numFmt w:val="decimal"/>
      <w:suff w:val="space"/>
      <w:lvlText w:val="Supplementary Fig %1."/>
      <w:lvlJc w:val="left"/>
      <w:pPr>
        <w:ind w:left="0" w:firstLine="0"/>
      </w:pPr>
      <w:rPr>
        <w:rFonts w:ascii="Arial" w:hAnsi="Arial" w:cs="Arial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41A47E3D"/>
    <w:multiLevelType w:val="multilevel"/>
    <w:tmpl w:val="2AAA21C4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theme="majorBidi" w:hint="default"/>
        <w:sz w:val="20"/>
      </w:rPr>
    </w:lvl>
    <w:lvl w:ilvl="1">
      <w:start w:val="1"/>
      <w:numFmt w:val="decimal"/>
      <w:lvlText w:val="%2."/>
      <w:lvlJc w:val="left"/>
      <w:pPr>
        <w:ind w:left="360" w:hanging="360"/>
      </w:pPr>
      <w:rPr>
        <w:rFonts w:hint="default"/>
        <w:sz w:val="2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theme="majorBidi" w:hint="default"/>
        <w:sz w:val="2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Times New Roman" w:hAnsi="Times New Roman" w:cstheme="majorBidi" w:hint="default"/>
        <w:sz w:val="20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ascii="Times New Roman" w:hAnsi="Times New Roman" w:cstheme="majorBidi" w:hint="default"/>
        <w:sz w:val="2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Times New Roman" w:hAnsi="Times New Roman" w:cstheme="majorBidi" w:hint="default"/>
        <w:sz w:val="20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ascii="Times New Roman" w:hAnsi="Times New Roman" w:cstheme="majorBidi" w:hint="default"/>
        <w:sz w:val="2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Times New Roman" w:hAnsi="Times New Roman" w:cstheme="majorBidi" w:hint="default"/>
        <w:sz w:val="2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ascii="Times New Roman" w:hAnsi="Times New Roman" w:cstheme="majorBidi" w:hint="default"/>
        <w:sz w:val="20"/>
      </w:rPr>
    </w:lvl>
  </w:abstractNum>
  <w:abstractNum w:abstractNumId="2">
    <w:nsid w:val="45C25FC3"/>
    <w:multiLevelType w:val="hybridMultilevel"/>
    <w:tmpl w:val="08FE74C8"/>
    <w:lvl w:ilvl="0" w:tplc="E5EC3D42">
      <w:start w:val="1"/>
      <w:numFmt w:val="decimal"/>
      <w:suff w:val="space"/>
      <w:lvlText w:val="Supplementary Table %1."/>
      <w:lvlJc w:val="left"/>
      <w:pPr>
        <w:ind w:left="0" w:firstLine="0"/>
      </w:pPr>
      <w:rPr>
        <w:rFonts w:hint="eastAsia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riefings in Bioinforma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xzv5v0pv5xte7epxvn5wse0espd0wpaw9pa&quot;&gt;我的EndNote库&lt;record-ids&gt;&lt;item&gt;7316&lt;/item&gt;&lt;item&gt;7317&lt;/item&gt;&lt;/record-ids&gt;&lt;/item&gt;&lt;/Libraries&gt;"/>
  </w:docVars>
  <w:rsids>
    <w:rsidRoot w:val="00BA5535"/>
    <w:rsid w:val="000021F0"/>
    <w:rsid w:val="0000241A"/>
    <w:rsid w:val="0000273A"/>
    <w:rsid w:val="00003E7A"/>
    <w:rsid w:val="00004125"/>
    <w:rsid w:val="00004F75"/>
    <w:rsid w:val="000051CF"/>
    <w:rsid w:val="00007D46"/>
    <w:rsid w:val="00007F7C"/>
    <w:rsid w:val="00010A71"/>
    <w:rsid w:val="00011253"/>
    <w:rsid w:val="00012713"/>
    <w:rsid w:val="00013E3E"/>
    <w:rsid w:val="00016BF3"/>
    <w:rsid w:val="00020281"/>
    <w:rsid w:val="00021296"/>
    <w:rsid w:val="00022448"/>
    <w:rsid w:val="00022B4C"/>
    <w:rsid w:val="0002305E"/>
    <w:rsid w:val="00023718"/>
    <w:rsid w:val="0002411F"/>
    <w:rsid w:val="0002431F"/>
    <w:rsid w:val="000247CD"/>
    <w:rsid w:val="0002497D"/>
    <w:rsid w:val="00025489"/>
    <w:rsid w:val="0002639B"/>
    <w:rsid w:val="00026D31"/>
    <w:rsid w:val="00027914"/>
    <w:rsid w:val="00027CAF"/>
    <w:rsid w:val="00030B1F"/>
    <w:rsid w:val="000321B8"/>
    <w:rsid w:val="00034417"/>
    <w:rsid w:val="00034ACD"/>
    <w:rsid w:val="00034D8E"/>
    <w:rsid w:val="00037EAF"/>
    <w:rsid w:val="00040048"/>
    <w:rsid w:val="00040169"/>
    <w:rsid w:val="000402B4"/>
    <w:rsid w:val="00040BDD"/>
    <w:rsid w:val="00041748"/>
    <w:rsid w:val="00041D02"/>
    <w:rsid w:val="000432C2"/>
    <w:rsid w:val="00043741"/>
    <w:rsid w:val="000441FE"/>
    <w:rsid w:val="00044670"/>
    <w:rsid w:val="00047383"/>
    <w:rsid w:val="00047E7A"/>
    <w:rsid w:val="00050479"/>
    <w:rsid w:val="00051978"/>
    <w:rsid w:val="0005325A"/>
    <w:rsid w:val="000537DE"/>
    <w:rsid w:val="00053B08"/>
    <w:rsid w:val="00053F33"/>
    <w:rsid w:val="00054565"/>
    <w:rsid w:val="000550B9"/>
    <w:rsid w:val="00055A6F"/>
    <w:rsid w:val="00055C11"/>
    <w:rsid w:val="00056307"/>
    <w:rsid w:val="00056536"/>
    <w:rsid w:val="00057678"/>
    <w:rsid w:val="00057DAA"/>
    <w:rsid w:val="000609DB"/>
    <w:rsid w:val="00060BD8"/>
    <w:rsid w:val="00062DFB"/>
    <w:rsid w:val="0006309B"/>
    <w:rsid w:val="00063356"/>
    <w:rsid w:val="00064C77"/>
    <w:rsid w:val="00064EAE"/>
    <w:rsid w:val="00065C0C"/>
    <w:rsid w:val="00065C7B"/>
    <w:rsid w:val="00066DFC"/>
    <w:rsid w:val="00067A06"/>
    <w:rsid w:val="00067EF5"/>
    <w:rsid w:val="00071622"/>
    <w:rsid w:val="00071A37"/>
    <w:rsid w:val="0007240C"/>
    <w:rsid w:val="0007344D"/>
    <w:rsid w:val="00075202"/>
    <w:rsid w:val="0007560A"/>
    <w:rsid w:val="0007608C"/>
    <w:rsid w:val="00076605"/>
    <w:rsid w:val="0007664E"/>
    <w:rsid w:val="000769D0"/>
    <w:rsid w:val="00077749"/>
    <w:rsid w:val="00080AEF"/>
    <w:rsid w:val="000831B7"/>
    <w:rsid w:val="000841C2"/>
    <w:rsid w:val="000845B9"/>
    <w:rsid w:val="000846FB"/>
    <w:rsid w:val="00085808"/>
    <w:rsid w:val="00086748"/>
    <w:rsid w:val="00086D28"/>
    <w:rsid w:val="00090587"/>
    <w:rsid w:val="00091D4B"/>
    <w:rsid w:val="00094004"/>
    <w:rsid w:val="00096FCD"/>
    <w:rsid w:val="000A09B4"/>
    <w:rsid w:val="000A0BAF"/>
    <w:rsid w:val="000A1847"/>
    <w:rsid w:val="000A2396"/>
    <w:rsid w:val="000A2789"/>
    <w:rsid w:val="000A2A4B"/>
    <w:rsid w:val="000A43F7"/>
    <w:rsid w:val="000A618C"/>
    <w:rsid w:val="000A66E6"/>
    <w:rsid w:val="000A6ECD"/>
    <w:rsid w:val="000A75E6"/>
    <w:rsid w:val="000B07A7"/>
    <w:rsid w:val="000B192E"/>
    <w:rsid w:val="000B1B4E"/>
    <w:rsid w:val="000B240E"/>
    <w:rsid w:val="000B2CC0"/>
    <w:rsid w:val="000B2FFF"/>
    <w:rsid w:val="000B392D"/>
    <w:rsid w:val="000B5A81"/>
    <w:rsid w:val="000B7127"/>
    <w:rsid w:val="000B73B7"/>
    <w:rsid w:val="000C01CF"/>
    <w:rsid w:val="000C09E0"/>
    <w:rsid w:val="000C29ED"/>
    <w:rsid w:val="000C3380"/>
    <w:rsid w:val="000C6013"/>
    <w:rsid w:val="000C7DDF"/>
    <w:rsid w:val="000D1499"/>
    <w:rsid w:val="000D1516"/>
    <w:rsid w:val="000D3490"/>
    <w:rsid w:val="000D3552"/>
    <w:rsid w:val="000D4064"/>
    <w:rsid w:val="000D493B"/>
    <w:rsid w:val="000D5155"/>
    <w:rsid w:val="000D5B13"/>
    <w:rsid w:val="000D603F"/>
    <w:rsid w:val="000D678B"/>
    <w:rsid w:val="000D7619"/>
    <w:rsid w:val="000D7A81"/>
    <w:rsid w:val="000D7DE4"/>
    <w:rsid w:val="000E185C"/>
    <w:rsid w:val="000E1F5B"/>
    <w:rsid w:val="000E2038"/>
    <w:rsid w:val="000E2173"/>
    <w:rsid w:val="000E2385"/>
    <w:rsid w:val="000E24E7"/>
    <w:rsid w:val="000E2E71"/>
    <w:rsid w:val="000E3253"/>
    <w:rsid w:val="000E56B0"/>
    <w:rsid w:val="000E63DF"/>
    <w:rsid w:val="000E6EBC"/>
    <w:rsid w:val="000E6FD3"/>
    <w:rsid w:val="000F04FE"/>
    <w:rsid w:val="000F2821"/>
    <w:rsid w:val="000F3E81"/>
    <w:rsid w:val="000F44DF"/>
    <w:rsid w:val="000F516E"/>
    <w:rsid w:val="000F5CAA"/>
    <w:rsid w:val="000F63D3"/>
    <w:rsid w:val="000F67F4"/>
    <w:rsid w:val="001002A1"/>
    <w:rsid w:val="0010107A"/>
    <w:rsid w:val="001024DB"/>
    <w:rsid w:val="00102EC1"/>
    <w:rsid w:val="00104BBA"/>
    <w:rsid w:val="00104EF1"/>
    <w:rsid w:val="00106C1B"/>
    <w:rsid w:val="00106CEA"/>
    <w:rsid w:val="001119C3"/>
    <w:rsid w:val="001132BB"/>
    <w:rsid w:val="001138D9"/>
    <w:rsid w:val="00113BE8"/>
    <w:rsid w:val="0011496E"/>
    <w:rsid w:val="00114E1F"/>
    <w:rsid w:val="00115259"/>
    <w:rsid w:val="00116073"/>
    <w:rsid w:val="00116DB5"/>
    <w:rsid w:val="00120A5F"/>
    <w:rsid w:val="00120B5C"/>
    <w:rsid w:val="00121517"/>
    <w:rsid w:val="00121941"/>
    <w:rsid w:val="00121B29"/>
    <w:rsid w:val="0012454D"/>
    <w:rsid w:val="00125579"/>
    <w:rsid w:val="001258A0"/>
    <w:rsid w:val="001269B7"/>
    <w:rsid w:val="00126A35"/>
    <w:rsid w:val="00126F54"/>
    <w:rsid w:val="00127CDB"/>
    <w:rsid w:val="0013023C"/>
    <w:rsid w:val="0013043D"/>
    <w:rsid w:val="00130E92"/>
    <w:rsid w:val="001313C5"/>
    <w:rsid w:val="0013283E"/>
    <w:rsid w:val="00133875"/>
    <w:rsid w:val="0013396C"/>
    <w:rsid w:val="001340B4"/>
    <w:rsid w:val="001359A9"/>
    <w:rsid w:val="00135E89"/>
    <w:rsid w:val="001368BB"/>
    <w:rsid w:val="00137512"/>
    <w:rsid w:val="0014076A"/>
    <w:rsid w:val="00141E23"/>
    <w:rsid w:val="001430FC"/>
    <w:rsid w:val="001444CA"/>
    <w:rsid w:val="0014482F"/>
    <w:rsid w:val="0014569E"/>
    <w:rsid w:val="001456A0"/>
    <w:rsid w:val="0014599D"/>
    <w:rsid w:val="001459C0"/>
    <w:rsid w:val="00145CE8"/>
    <w:rsid w:val="001461BE"/>
    <w:rsid w:val="00146288"/>
    <w:rsid w:val="00146B01"/>
    <w:rsid w:val="001477D8"/>
    <w:rsid w:val="001500F4"/>
    <w:rsid w:val="0015155A"/>
    <w:rsid w:val="0015173B"/>
    <w:rsid w:val="001519DB"/>
    <w:rsid w:val="00151C19"/>
    <w:rsid w:val="00151E71"/>
    <w:rsid w:val="00151F4A"/>
    <w:rsid w:val="0015234C"/>
    <w:rsid w:val="0015273A"/>
    <w:rsid w:val="00153264"/>
    <w:rsid w:val="001533E7"/>
    <w:rsid w:val="0015471B"/>
    <w:rsid w:val="00154746"/>
    <w:rsid w:val="00155155"/>
    <w:rsid w:val="00155708"/>
    <w:rsid w:val="00155BF5"/>
    <w:rsid w:val="001570F7"/>
    <w:rsid w:val="00157DCF"/>
    <w:rsid w:val="00162CE4"/>
    <w:rsid w:val="00163963"/>
    <w:rsid w:val="00163F78"/>
    <w:rsid w:val="001647C7"/>
    <w:rsid w:val="00165821"/>
    <w:rsid w:val="00165910"/>
    <w:rsid w:val="00165A43"/>
    <w:rsid w:val="00166AAB"/>
    <w:rsid w:val="001677C4"/>
    <w:rsid w:val="00170A08"/>
    <w:rsid w:val="00170C15"/>
    <w:rsid w:val="0017237A"/>
    <w:rsid w:val="00172CEF"/>
    <w:rsid w:val="00174BD5"/>
    <w:rsid w:val="00174E2F"/>
    <w:rsid w:val="00175636"/>
    <w:rsid w:val="00175BC3"/>
    <w:rsid w:val="0017735E"/>
    <w:rsid w:val="00180B36"/>
    <w:rsid w:val="00181265"/>
    <w:rsid w:val="00181990"/>
    <w:rsid w:val="00181D19"/>
    <w:rsid w:val="00182630"/>
    <w:rsid w:val="0018319F"/>
    <w:rsid w:val="00183A25"/>
    <w:rsid w:val="0018641B"/>
    <w:rsid w:val="00186672"/>
    <w:rsid w:val="00186E9F"/>
    <w:rsid w:val="00191164"/>
    <w:rsid w:val="00191564"/>
    <w:rsid w:val="001922BF"/>
    <w:rsid w:val="0019422C"/>
    <w:rsid w:val="001944F8"/>
    <w:rsid w:val="001946FB"/>
    <w:rsid w:val="001958D3"/>
    <w:rsid w:val="0019617F"/>
    <w:rsid w:val="00196BA5"/>
    <w:rsid w:val="00196E9A"/>
    <w:rsid w:val="00196EA6"/>
    <w:rsid w:val="00197DB9"/>
    <w:rsid w:val="001A0207"/>
    <w:rsid w:val="001A0660"/>
    <w:rsid w:val="001A08AB"/>
    <w:rsid w:val="001A11F7"/>
    <w:rsid w:val="001A1ED2"/>
    <w:rsid w:val="001A23CA"/>
    <w:rsid w:val="001A2732"/>
    <w:rsid w:val="001A320D"/>
    <w:rsid w:val="001A38FC"/>
    <w:rsid w:val="001A3D62"/>
    <w:rsid w:val="001A6D4E"/>
    <w:rsid w:val="001B0A22"/>
    <w:rsid w:val="001B1CDF"/>
    <w:rsid w:val="001B1DED"/>
    <w:rsid w:val="001B3202"/>
    <w:rsid w:val="001B37B4"/>
    <w:rsid w:val="001B3A32"/>
    <w:rsid w:val="001B3A6F"/>
    <w:rsid w:val="001B3F86"/>
    <w:rsid w:val="001B4A8D"/>
    <w:rsid w:val="001B4F1E"/>
    <w:rsid w:val="001C08C3"/>
    <w:rsid w:val="001C0C23"/>
    <w:rsid w:val="001C1DE0"/>
    <w:rsid w:val="001C3662"/>
    <w:rsid w:val="001C43F4"/>
    <w:rsid w:val="001C486C"/>
    <w:rsid w:val="001C4922"/>
    <w:rsid w:val="001C6A53"/>
    <w:rsid w:val="001C6B6E"/>
    <w:rsid w:val="001D0335"/>
    <w:rsid w:val="001D0957"/>
    <w:rsid w:val="001D12E4"/>
    <w:rsid w:val="001D1B5A"/>
    <w:rsid w:val="001D354B"/>
    <w:rsid w:val="001D462F"/>
    <w:rsid w:val="001D5014"/>
    <w:rsid w:val="001D787D"/>
    <w:rsid w:val="001E0A09"/>
    <w:rsid w:val="001E13C8"/>
    <w:rsid w:val="001E29FD"/>
    <w:rsid w:val="001E3E3B"/>
    <w:rsid w:val="001E4218"/>
    <w:rsid w:val="001E4E5A"/>
    <w:rsid w:val="001E4EF3"/>
    <w:rsid w:val="001E4F58"/>
    <w:rsid w:val="001E4FA1"/>
    <w:rsid w:val="001E57D5"/>
    <w:rsid w:val="001E66C2"/>
    <w:rsid w:val="001E6823"/>
    <w:rsid w:val="001F0BB1"/>
    <w:rsid w:val="001F13EE"/>
    <w:rsid w:val="001F1817"/>
    <w:rsid w:val="001F20EC"/>
    <w:rsid w:val="001F217B"/>
    <w:rsid w:val="001F275F"/>
    <w:rsid w:val="001F28C6"/>
    <w:rsid w:val="001F2F6E"/>
    <w:rsid w:val="001F3CED"/>
    <w:rsid w:val="001F58B9"/>
    <w:rsid w:val="001F681C"/>
    <w:rsid w:val="001F7322"/>
    <w:rsid w:val="001F76A7"/>
    <w:rsid w:val="002014BA"/>
    <w:rsid w:val="0020179E"/>
    <w:rsid w:val="002022EF"/>
    <w:rsid w:val="002050D0"/>
    <w:rsid w:val="00205274"/>
    <w:rsid w:val="002064B5"/>
    <w:rsid w:val="002065A0"/>
    <w:rsid w:val="002101EF"/>
    <w:rsid w:val="0021041B"/>
    <w:rsid w:val="002105D6"/>
    <w:rsid w:val="00210678"/>
    <w:rsid w:val="002125E0"/>
    <w:rsid w:val="0021374A"/>
    <w:rsid w:val="00215424"/>
    <w:rsid w:val="00216E5C"/>
    <w:rsid w:val="00217149"/>
    <w:rsid w:val="00217DC5"/>
    <w:rsid w:val="00220535"/>
    <w:rsid w:val="0022063D"/>
    <w:rsid w:val="00220E4F"/>
    <w:rsid w:val="002213E9"/>
    <w:rsid w:val="00221E6B"/>
    <w:rsid w:val="0022243B"/>
    <w:rsid w:val="0022270E"/>
    <w:rsid w:val="002247B6"/>
    <w:rsid w:val="002255B6"/>
    <w:rsid w:val="00226095"/>
    <w:rsid w:val="00227834"/>
    <w:rsid w:val="00227847"/>
    <w:rsid w:val="00227B55"/>
    <w:rsid w:val="002325AE"/>
    <w:rsid w:val="002325B4"/>
    <w:rsid w:val="00232B59"/>
    <w:rsid w:val="00232D85"/>
    <w:rsid w:val="00235420"/>
    <w:rsid w:val="00235C75"/>
    <w:rsid w:val="00236575"/>
    <w:rsid w:val="00237523"/>
    <w:rsid w:val="00237E8A"/>
    <w:rsid w:val="0024127B"/>
    <w:rsid w:val="0024156C"/>
    <w:rsid w:val="002418FB"/>
    <w:rsid w:val="00241E1F"/>
    <w:rsid w:val="002428FB"/>
    <w:rsid w:val="00244202"/>
    <w:rsid w:val="00245348"/>
    <w:rsid w:val="002456ED"/>
    <w:rsid w:val="00245B97"/>
    <w:rsid w:val="00246054"/>
    <w:rsid w:val="00246B24"/>
    <w:rsid w:val="00246F4C"/>
    <w:rsid w:val="0024796C"/>
    <w:rsid w:val="00250AAC"/>
    <w:rsid w:val="002510E2"/>
    <w:rsid w:val="00252439"/>
    <w:rsid w:val="00254740"/>
    <w:rsid w:val="00255811"/>
    <w:rsid w:val="00256A0B"/>
    <w:rsid w:val="002577AE"/>
    <w:rsid w:val="00260CE9"/>
    <w:rsid w:val="00261AC4"/>
    <w:rsid w:val="002620CC"/>
    <w:rsid w:val="00262623"/>
    <w:rsid w:val="0026384A"/>
    <w:rsid w:val="0026408E"/>
    <w:rsid w:val="0026569A"/>
    <w:rsid w:val="00266527"/>
    <w:rsid w:val="002666CC"/>
    <w:rsid w:val="00267E5D"/>
    <w:rsid w:val="00267F76"/>
    <w:rsid w:val="00270E90"/>
    <w:rsid w:val="00271343"/>
    <w:rsid w:val="002722CF"/>
    <w:rsid w:val="0027230C"/>
    <w:rsid w:val="00272DA5"/>
    <w:rsid w:val="00274003"/>
    <w:rsid w:val="002740FF"/>
    <w:rsid w:val="00274440"/>
    <w:rsid w:val="00274B35"/>
    <w:rsid w:val="00275FF3"/>
    <w:rsid w:val="0027653E"/>
    <w:rsid w:val="0027712A"/>
    <w:rsid w:val="00280433"/>
    <w:rsid w:val="002807DB"/>
    <w:rsid w:val="002816DC"/>
    <w:rsid w:val="0028185F"/>
    <w:rsid w:val="00281F22"/>
    <w:rsid w:val="00282195"/>
    <w:rsid w:val="002824C3"/>
    <w:rsid w:val="00282900"/>
    <w:rsid w:val="00282FBD"/>
    <w:rsid w:val="00284BE9"/>
    <w:rsid w:val="00284CD0"/>
    <w:rsid w:val="00284E19"/>
    <w:rsid w:val="00286416"/>
    <w:rsid w:val="00286A25"/>
    <w:rsid w:val="00286BBD"/>
    <w:rsid w:val="0028705D"/>
    <w:rsid w:val="002900A1"/>
    <w:rsid w:val="00290507"/>
    <w:rsid w:val="00292108"/>
    <w:rsid w:val="002925CE"/>
    <w:rsid w:val="0029274C"/>
    <w:rsid w:val="002945F9"/>
    <w:rsid w:val="0029525D"/>
    <w:rsid w:val="00296AC7"/>
    <w:rsid w:val="0029785D"/>
    <w:rsid w:val="002A0613"/>
    <w:rsid w:val="002A215D"/>
    <w:rsid w:val="002A2D51"/>
    <w:rsid w:val="002A2E11"/>
    <w:rsid w:val="002A3B22"/>
    <w:rsid w:val="002A6016"/>
    <w:rsid w:val="002A69BE"/>
    <w:rsid w:val="002B050F"/>
    <w:rsid w:val="002B07FC"/>
    <w:rsid w:val="002B0B6A"/>
    <w:rsid w:val="002B1EBB"/>
    <w:rsid w:val="002B3285"/>
    <w:rsid w:val="002B4194"/>
    <w:rsid w:val="002B437D"/>
    <w:rsid w:val="002B477C"/>
    <w:rsid w:val="002B5CFF"/>
    <w:rsid w:val="002B6363"/>
    <w:rsid w:val="002C21E3"/>
    <w:rsid w:val="002C3287"/>
    <w:rsid w:val="002C4A2A"/>
    <w:rsid w:val="002C6731"/>
    <w:rsid w:val="002C6DCF"/>
    <w:rsid w:val="002C7915"/>
    <w:rsid w:val="002D1031"/>
    <w:rsid w:val="002D1CDB"/>
    <w:rsid w:val="002D34A5"/>
    <w:rsid w:val="002D4E5A"/>
    <w:rsid w:val="002D5C62"/>
    <w:rsid w:val="002D6147"/>
    <w:rsid w:val="002D65E6"/>
    <w:rsid w:val="002E09E9"/>
    <w:rsid w:val="002E118C"/>
    <w:rsid w:val="002E11E2"/>
    <w:rsid w:val="002E1348"/>
    <w:rsid w:val="002E2637"/>
    <w:rsid w:val="002E2CCA"/>
    <w:rsid w:val="002E2D11"/>
    <w:rsid w:val="002E36D8"/>
    <w:rsid w:val="002E3706"/>
    <w:rsid w:val="002E3DCF"/>
    <w:rsid w:val="002E4FAD"/>
    <w:rsid w:val="002E5873"/>
    <w:rsid w:val="002E5D23"/>
    <w:rsid w:val="002E5E5A"/>
    <w:rsid w:val="002E761A"/>
    <w:rsid w:val="002E79A8"/>
    <w:rsid w:val="002F0C11"/>
    <w:rsid w:val="002F10EA"/>
    <w:rsid w:val="002F198B"/>
    <w:rsid w:val="002F2074"/>
    <w:rsid w:val="002F23F0"/>
    <w:rsid w:val="002F30CF"/>
    <w:rsid w:val="002F36BC"/>
    <w:rsid w:val="002F5B48"/>
    <w:rsid w:val="002F7C56"/>
    <w:rsid w:val="002F7EFD"/>
    <w:rsid w:val="002F7FBF"/>
    <w:rsid w:val="003015A1"/>
    <w:rsid w:val="00301B31"/>
    <w:rsid w:val="00305548"/>
    <w:rsid w:val="00307632"/>
    <w:rsid w:val="00310B91"/>
    <w:rsid w:val="0031110A"/>
    <w:rsid w:val="003121AC"/>
    <w:rsid w:val="0031238D"/>
    <w:rsid w:val="00312708"/>
    <w:rsid w:val="00312D6F"/>
    <w:rsid w:val="003130AB"/>
    <w:rsid w:val="00316479"/>
    <w:rsid w:val="00316ECD"/>
    <w:rsid w:val="00317018"/>
    <w:rsid w:val="00317E59"/>
    <w:rsid w:val="00320B16"/>
    <w:rsid w:val="00320CFA"/>
    <w:rsid w:val="003220C7"/>
    <w:rsid w:val="00323C27"/>
    <w:rsid w:val="00324FBC"/>
    <w:rsid w:val="00325BA8"/>
    <w:rsid w:val="00325CD8"/>
    <w:rsid w:val="00326E94"/>
    <w:rsid w:val="00330F36"/>
    <w:rsid w:val="003322DC"/>
    <w:rsid w:val="00333350"/>
    <w:rsid w:val="00333939"/>
    <w:rsid w:val="00333ABD"/>
    <w:rsid w:val="0033532F"/>
    <w:rsid w:val="0033556C"/>
    <w:rsid w:val="003369AD"/>
    <w:rsid w:val="0033799D"/>
    <w:rsid w:val="003411D7"/>
    <w:rsid w:val="00343607"/>
    <w:rsid w:val="00343C63"/>
    <w:rsid w:val="00343FD7"/>
    <w:rsid w:val="00344B5D"/>
    <w:rsid w:val="00344D42"/>
    <w:rsid w:val="00344E4D"/>
    <w:rsid w:val="00346219"/>
    <w:rsid w:val="00346596"/>
    <w:rsid w:val="00351DB9"/>
    <w:rsid w:val="00353044"/>
    <w:rsid w:val="003533E1"/>
    <w:rsid w:val="003536EA"/>
    <w:rsid w:val="00354E62"/>
    <w:rsid w:val="003556D6"/>
    <w:rsid w:val="0035633A"/>
    <w:rsid w:val="003578CD"/>
    <w:rsid w:val="00357C6D"/>
    <w:rsid w:val="00360107"/>
    <w:rsid w:val="0036258C"/>
    <w:rsid w:val="00362B82"/>
    <w:rsid w:val="00363F75"/>
    <w:rsid w:val="0036455F"/>
    <w:rsid w:val="003657D6"/>
    <w:rsid w:val="00365C98"/>
    <w:rsid w:val="00366E75"/>
    <w:rsid w:val="003672D6"/>
    <w:rsid w:val="0036751E"/>
    <w:rsid w:val="0036756F"/>
    <w:rsid w:val="00367A06"/>
    <w:rsid w:val="0037081A"/>
    <w:rsid w:val="0037246C"/>
    <w:rsid w:val="003729DE"/>
    <w:rsid w:val="00372C12"/>
    <w:rsid w:val="0037318C"/>
    <w:rsid w:val="00374ABB"/>
    <w:rsid w:val="003759DC"/>
    <w:rsid w:val="0037655F"/>
    <w:rsid w:val="0038035C"/>
    <w:rsid w:val="00380DB7"/>
    <w:rsid w:val="003813CA"/>
    <w:rsid w:val="003816D9"/>
    <w:rsid w:val="00381944"/>
    <w:rsid w:val="00382ABF"/>
    <w:rsid w:val="00383323"/>
    <w:rsid w:val="00383E66"/>
    <w:rsid w:val="00384CEE"/>
    <w:rsid w:val="00385082"/>
    <w:rsid w:val="00385702"/>
    <w:rsid w:val="00386E74"/>
    <w:rsid w:val="0039204C"/>
    <w:rsid w:val="00392C5F"/>
    <w:rsid w:val="00393A27"/>
    <w:rsid w:val="003949A6"/>
    <w:rsid w:val="00395353"/>
    <w:rsid w:val="0039672A"/>
    <w:rsid w:val="00396D16"/>
    <w:rsid w:val="0039795C"/>
    <w:rsid w:val="00397C6F"/>
    <w:rsid w:val="003A0E61"/>
    <w:rsid w:val="003A2B20"/>
    <w:rsid w:val="003A3051"/>
    <w:rsid w:val="003A3F53"/>
    <w:rsid w:val="003A42E4"/>
    <w:rsid w:val="003A5AAA"/>
    <w:rsid w:val="003A5F90"/>
    <w:rsid w:val="003A6053"/>
    <w:rsid w:val="003A675D"/>
    <w:rsid w:val="003A6AF1"/>
    <w:rsid w:val="003A6E7E"/>
    <w:rsid w:val="003A6EA6"/>
    <w:rsid w:val="003B0B19"/>
    <w:rsid w:val="003B151C"/>
    <w:rsid w:val="003B1A5E"/>
    <w:rsid w:val="003B6B1A"/>
    <w:rsid w:val="003C116D"/>
    <w:rsid w:val="003C2A05"/>
    <w:rsid w:val="003C378A"/>
    <w:rsid w:val="003C384E"/>
    <w:rsid w:val="003C3C4A"/>
    <w:rsid w:val="003C5509"/>
    <w:rsid w:val="003C67F4"/>
    <w:rsid w:val="003D0DAE"/>
    <w:rsid w:val="003D3D02"/>
    <w:rsid w:val="003D3F15"/>
    <w:rsid w:val="003D7DE0"/>
    <w:rsid w:val="003E0698"/>
    <w:rsid w:val="003E2037"/>
    <w:rsid w:val="003E2068"/>
    <w:rsid w:val="003E395D"/>
    <w:rsid w:val="003E3F09"/>
    <w:rsid w:val="003E40C0"/>
    <w:rsid w:val="003E4828"/>
    <w:rsid w:val="003E4D57"/>
    <w:rsid w:val="003E5744"/>
    <w:rsid w:val="003E5C74"/>
    <w:rsid w:val="003E5D6B"/>
    <w:rsid w:val="003E68EF"/>
    <w:rsid w:val="003E7FE6"/>
    <w:rsid w:val="003F0641"/>
    <w:rsid w:val="003F07B7"/>
    <w:rsid w:val="003F0868"/>
    <w:rsid w:val="003F3AA4"/>
    <w:rsid w:val="003F5354"/>
    <w:rsid w:val="003F5475"/>
    <w:rsid w:val="003F6CFB"/>
    <w:rsid w:val="003F6E22"/>
    <w:rsid w:val="003F7350"/>
    <w:rsid w:val="00400977"/>
    <w:rsid w:val="00401003"/>
    <w:rsid w:val="00402904"/>
    <w:rsid w:val="004037AD"/>
    <w:rsid w:val="00403F5A"/>
    <w:rsid w:val="00403FAA"/>
    <w:rsid w:val="004047A2"/>
    <w:rsid w:val="00404AC3"/>
    <w:rsid w:val="004054CE"/>
    <w:rsid w:val="004058D6"/>
    <w:rsid w:val="00406989"/>
    <w:rsid w:val="00406CC0"/>
    <w:rsid w:val="00407567"/>
    <w:rsid w:val="00410380"/>
    <w:rsid w:val="00410840"/>
    <w:rsid w:val="00410CB6"/>
    <w:rsid w:val="0041241E"/>
    <w:rsid w:val="00413C86"/>
    <w:rsid w:val="004140AF"/>
    <w:rsid w:val="00414528"/>
    <w:rsid w:val="004156A2"/>
    <w:rsid w:val="004166AA"/>
    <w:rsid w:val="00417DB1"/>
    <w:rsid w:val="0042076C"/>
    <w:rsid w:val="004213B4"/>
    <w:rsid w:val="0042143A"/>
    <w:rsid w:val="00421E5D"/>
    <w:rsid w:val="004220C6"/>
    <w:rsid w:val="00423599"/>
    <w:rsid w:val="0042431E"/>
    <w:rsid w:val="004244AB"/>
    <w:rsid w:val="0042484A"/>
    <w:rsid w:val="004262CC"/>
    <w:rsid w:val="004264DD"/>
    <w:rsid w:val="004272D5"/>
    <w:rsid w:val="004273D5"/>
    <w:rsid w:val="00427D72"/>
    <w:rsid w:val="0043146A"/>
    <w:rsid w:val="00431E39"/>
    <w:rsid w:val="00432BAD"/>
    <w:rsid w:val="00433B31"/>
    <w:rsid w:val="004340E4"/>
    <w:rsid w:val="00434B5B"/>
    <w:rsid w:val="004354C9"/>
    <w:rsid w:val="00435750"/>
    <w:rsid w:val="00435B19"/>
    <w:rsid w:val="004361F1"/>
    <w:rsid w:val="004407A1"/>
    <w:rsid w:val="00440C26"/>
    <w:rsid w:val="00440E14"/>
    <w:rsid w:val="00442046"/>
    <w:rsid w:val="00442374"/>
    <w:rsid w:val="004425EC"/>
    <w:rsid w:val="0044332B"/>
    <w:rsid w:val="00444602"/>
    <w:rsid w:val="00444D7C"/>
    <w:rsid w:val="0044660C"/>
    <w:rsid w:val="004478D1"/>
    <w:rsid w:val="004528D8"/>
    <w:rsid w:val="00452C60"/>
    <w:rsid w:val="0045461E"/>
    <w:rsid w:val="00456CB8"/>
    <w:rsid w:val="00457268"/>
    <w:rsid w:val="0046003B"/>
    <w:rsid w:val="00460DCC"/>
    <w:rsid w:val="00461B4D"/>
    <w:rsid w:val="00463302"/>
    <w:rsid w:val="00463D5E"/>
    <w:rsid w:val="004645B1"/>
    <w:rsid w:val="00465DE3"/>
    <w:rsid w:val="00465E0D"/>
    <w:rsid w:val="00466343"/>
    <w:rsid w:val="00466784"/>
    <w:rsid w:val="00467FC2"/>
    <w:rsid w:val="004705F9"/>
    <w:rsid w:val="004705FE"/>
    <w:rsid w:val="004708D7"/>
    <w:rsid w:val="0047330A"/>
    <w:rsid w:val="00474704"/>
    <w:rsid w:val="004755A5"/>
    <w:rsid w:val="00475894"/>
    <w:rsid w:val="00475FBC"/>
    <w:rsid w:val="00476551"/>
    <w:rsid w:val="00477420"/>
    <w:rsid w:val="00480715"/>
    <w:rsid w:val="00480BC0"/>
    <w:rsid w:val="00482009"/>
    <w:rsid w:val="00482438"/>
    <w:rsid w:val="00482569"/>
    <w:rsid w:val="00482964"/>
    <w:rsid w:val="004829A0"/>
    <w:rsid w:val="00482AD7"/>
    <w:rsid w:val="00484BE5"/>
    <w:rsid w:val="00485867"/>
    <w:rsid w:val="004859F1"/>
    <w:rsid w:val="00485C6D"/>
    <w:rsid w:val="0048654D"/>
    <w:rsid w:val="00490514"/>
    <w:rsid w:val="00490570"/>
    <w:rsid w:val="00491111"/>
    <w:rsid w:val="00491C78"/>
    <w:rsid w:val="00492858"/>
    <w:rsid w:val="004929B6"/>
    <w:rsid w:val="0049368A"/>
    <w:rsid w:val="00494E3A"/>
    <w:rsid w:val="0049613C"/>
    <w:rsid w:val="00496391"/>
    <w:rsid w:val="0049689C"/>
    <w:rsid w:val="00497C97"/>
    <w:rsid w:val="004A23AF"/>
    <w:rsid w:val="004A2D6C"/>
    <w:rsid w:val="004A3D5D"/>
    <w:rsid w:val="004A4010"/>
    <w:rsid w:val="004A4D01"/>
    <w:rsid w:val="004A50C3"/>
    <w:rsid w:val="004A5A1A"/>
    <w:rsid w:val="004A6D27"/>
    <w:rsid w:val="004A75FF"/>
    <w:rsid w:val="004A7FE0"/>
    <w:rsid w:val="004B0678"/>
    <w:rsid w:val="004B1F2F"/>
    <w:rsid w:val="004B29C2"/>
    <w:rsid w:val="004B2D5C"/>
    <w:rsid w:val="004B3750"/>
    <w:rsid w:val="004B3CAD"/>
    <w:rsid w:val="004B41FC"/>
    <w:rsid w:val="004B475C"/>
    <w:rsid w:val="004B4945"/>
    <w:rsid w:val="004B4EF1"/>
    <w:rsid w:val="004B4F1C"/>
    <w:rsid w:val="004B5B2C"/>
    <w:rsid w:val="004B5F1C"/>
    <w:rsid w:val="004B7BB0"/>
    <w:rsid w:val="004B7FEA"/>
    <w:rsid w:val="004C0103"/>
    <w:rsid w:val="004C0BEF"/>
    <w:rsid w:val="004C215D"/>
    <w:rsid w:val="004C2314"/>
    <w:rsid w:val="004C23DC"/>
    <w:rsid w:val="004C287B"/>
    <w:rsid w:val="004C2EEE"/>
    <w:rsid w:val="004C4577"/>
    <w:rsid w:val="004C6AA8"/>
    <w:rsid w:val="004C7655"/>
    <w:rsid w:val="004C7F2E"/>
    <w:rsid w:val="004D0A51"/>
    <w:rsid w:val="004D0C46"/>
    <w:rsid w:val="004D16B5"/>
    <w:rsid w:val="004D2745"/>
    <w:rsid w:val="004D5373"/>
    <w:rsid w:val="004D72F6"/>
    <w:rsid w:val="004D7525"/>
    <w:rsid w:val="004E0167"/>
    <w:rsid w:val="004E0D03"/>
    <w:rsid w:val="004E157A"/>
    <w:rsid w:val="004E1A08"/>
    <w:rsid w:val="004E1AA8"/>
    <w:rsid w:val="004E1F56"/>
    <w:rsid w:val="004E2035"/>
    <w:rsid w:val="004E2D2D"/>
    <w:rsid w:val="004E4189"/>
    <w:rsid w:val="004E5DE5"/>
    <w:rsid w:val="004E6B2D"/>
    <w:rsid w:val="004E6E7F"/>
    <w:rsid w:val="004E787A"/>
    <w:rsid w:val="004E7B5F"/>
    <w:rsid w:val="004F14BE"/>
    <w:rsid w:val="004F206F"/>
    <w:rsid w:val="004F2272"/>
    <w:rsid w:val="004F247A"/>
    <w:rsid w:val="004F25F2"/>
    <w:rsid w:val="004F4004"/>
    <w:rsid w:val="004F45E5"/>
    <w:rsid w:val="004F485B"/>
    <w:rsid w:val="004F4EFA"/>
    <w:rsid w:val="004F59CF"/>
    <w:rsid w:val="004F7926"/>
    <w:rsid w:val="004F7CC4"/>
    <w:rsid w:val="00501B1B"/>
    <w:rsid w:val="00501B8C"/>
    <w:rsid w:val="00501C39"/>
    <w:rsid w:val="00502892"/>
    <w:rsid w:val="00502F73"/>
    <w:rsid w:val="00503B73"/>
    <w:rsid w:val="00505A3E"/>
    <w:rsid w:val="00505B19"/>
    <w:rsid w:val="0050670F"/>
    <w:rsid w:val="00507D57"/>
    <w:rsid w:val="00507F88"/>
    <w:rsid w:val="005112EE"/>
    <w:rsid w:val="00511C30"/>
    <w:rsid w:val="00514C88"/>
    <w:rsid w:val="00517E6E"/>
    <w:rsid w:val="00521544"/>
    <w:rsid w:val="0052172D"/>
    <w:rsid w:val="00522601"/>
    <w:rsid w:val="00524657"/>
    <w:rsid w:val="005251B9"/>
    <w:rsid w:val="00526072"/>
    <w:rsid w:val="00532194"/>
    <w:rsid w:val="005323B9"/>
    <w:rsid w:val="00532F55"/>
    <w:rsid w:val="005339CC"/>
    <w:rsid w:val="00534765"/>
    <w:rsid w:val="005360E2"/>
    <w:rsid w:val="00537B09"/>
    <w:rsid w:val="00537B58"/>
    <w:rsid w:val="005416D5"/>
    <w:rsid w:val="00541AAD"/>
    <w:rsid w:val="00542CE1"/>
    <w:rsid w:val="00545865"/>
    <w:rsid w:val="005471A8"/>
    <w:rsid w:val="005473A2"/>
    <w:rsid w:val="005503EE"/>
    <w:rsid w:val="005509AD"/>
    <w:rsid w:val="00551C10"/>
    <w:rsid w:val="00551F28"/>
    <w:rsid w:val="005530E0"/>
    <w:rsid w:val="005531DC"/>
    <w:rsid w:val="00553E5E"/>
    <w:rsid w:val="0055589B"/>
    <w:rsid w:val="005559B3"/>
    <w:rsid w:val="00557205"/>
    <w:rsid w:val="00557285"/>
    <w:rsid w:val="00560652"/>
    <w:rsid w:val="00560D6A"/>
    <w:rsid w:val="005615AE"/>
    <w:rsid w:val="00561917"/>
    <w:rsid w:val="00566A96"/>
    <w:rsid w:val="00566C6C"/>
    <w:rsid w:val="00567101"/>
    <w:rsid w:val="005677DC"/>
    <w:rsid w:val="005710CA"/>
    <w:rsid w:val="00571DC7"/>
    <w:rsid w:val="005735F0"/>
    <w:rsid w:val="00574328"/>
    <w:rsid w:val="005744EB"/>
    <w:rsid w:val="0057465A"/>
    <w:rsid w:val="00575158"/>
    <w:rsid w:val="0057683D"/>
    <w:rsid w:val="00580871"/>
    <w:rsid w:val="0058099B"/>
    <w:rsid w:val="00580DF8"/>
    <w:rsid w:val="00581CE2"/>
    <w:rsid w:val="00582DC3"/>
    <w:rsid w:val="00583B30"/>
    <w:rsid w:val="00583D03"/>
    <w:rsid w:val="00584329"/>
    <w:rsid w:val="00584C5E"/>
    <w:rsid w:val="005853CF"/>
    <w:rsid w:val="00585DF6"/>
    <w:rsid w:val="00585E0B"/>
    <w:rsid w:val="00586327"/>
    <w:rsid w:val="00586B42"/>
    <w:rsid w:val="005875E7"/>
    <w:rsid w:val="00591E42"/>
    <w:rsid w:val="00592C4C"/>
    <w:rsid w:val="005935A8"/>
    <w:rsid w:val="00593632"/>
    <w:rsid w:val="00593DC9"/>
    <w:rsid w:val="00593FA7"/>
    <w:rsid w:val="00594235"/>
    <w:rsid w:val="00594B8C"/>
    <w:rsid w:val="00595290"/>
    <w:rsid w:val="00595FF2"/>
    <w:rsid w:val="005A009A"/>
    <w:rsid w:val="005A1285"/>
    <w:rsid w:val="005A1AD4"/>
    <w:rsid w:val="005A308E"/>
    <w:rsid w:val="005A324A"/>
    <w:rsid w:val="005A383E"/>
    <w:rsid w:val="005A4C84"/>
    <w:rsid w:val="005A59E3"/>
    <w:rsid w:val="005A639D"/>
    <w:rsid w:val="005A7179"/>
    <w:rsid w:val="005A7E57"/>
    <w:rsid w:val="005B0978"/>
    <w:rsid w:val="005B0FE6"/>
    <w:rsid w:val="005B1874"/>
    <w:rsid w:val="005B3AB4"/>
    <w:rsid w:val="005B3F09"/>
    <w:rsid w:val="005B427F"/>
    <w:rsid w:val="005B5866"/>
    <w:rsid w:val="005B63B4"/>
    <w:rsid w:val="005B6A5F"/>
    <w:rsid w:val="005B7760"/>
    <w:rsid w:val="005C0F9A"/>
    <w:rsid w:val="005C1D0E"/>
    <w:rsid w:val="005C2A22"/>
    <w:rsid w:val="005C2C3D"/>
    <w:rsid w:val="005C2D31"/>
    <w:rsid w:val="005C4BFD"/>
    <w:rsid w:val="005C55AE"/>
    <w:rsid w:val="005C58BD"/>
    <w:rsid w:val="005C5E63"/>
    <w:rsid w:val="005D0CEC"/>
    <w:rsid w:val="005D18D0"/>
    <w:rsid w:val="005D266F"/>
    <w:rsid w:val="005D28E2"/>
    <w:rsid w:val="005D296F"/>
    <w:rsid w:val="005D3354"/>
    <w:rsid w:val="005D40E2"/>
    <w:rsid w:val="005D5011"/>
    <w:rsid w:val="005D66A2"/>
    <w:rsid w:val="005D6B41"/>
    <w:rsid w:val="005D76D0"/>
    <w:rsid w:val="005D7AB1"/>
    <w:rsid w:val="005E0309"/>
    <w:rsid w:val="005E09B9"/>
    <w:rsid w:val="005E1489"/>
    <w:rsid w:val="005E2F70"/>
    <w:rsid w:val="005E39C9"/>
    <w:rsid w:val="005E44F2"/>
    <w:rsid w:val="005E46F9"/>
    <w:rsid w:val="005E490C"/>
    <w:rsid w:val="005E55DF"/>
    <w:rsid w:val="005E5BBC"/>
    <w:rsid w:val="005E6250"/>
    <w:rsid w:val="005E6964"/>
    <w:rsid w:val="005E6D6A"/>
    <w:rsid w:val="005E707E"/>
    <w:rsid w:val="005E75D7"/>
    <w:rsid w:val="005E76DD"/>
    <w:rsid w:val="005E7ACC"/>
    <w:rsid w:val="005F03A7"/>
    <w:rsid w:val="005F147F"/>
    <w:rsid w:val="005F36B5"/>
    <w:rsid w:val="005F4AD4"/>
    <w:rsid w:val="005F58C2"/>
    <w:rsid w:val="006001EE"/>
    <w:rsid w:val="00600987"/>
    <w:rsid w:val="00600A68"/>
    <w:rsid w:val="0060377E"/>
    <w:rsid w:val="00605DE2"/>
    <w:rsid w:val="006062A1"/>
    <w:rsid w:val="006124BE"/>
    <w:rsid w:val="0061646E"/>
    <w:rsid w:val="00616888"/>
    <w:rsid w:val="006175B4"/>
    <w:rsid w:val="00617765"/>
    <w:rsid w:val="00617B99"/>
    <w:rsid w:val="00617C10"/>
    <w:rsid w:val="006204FE"/>
    <w:rsid w:val="00622577"/>
    <w:rsid w:val="00622AFD"/>
    <w:rsid w:val="00623B7C"/>
    <w:rsid w:val="00623C83"/>
    <w:rsid w:val="00624777"/>
    <w:rsid w:val="00625A3D"/>
    <w:rsid w:val="00626EA9"/>
    <w:rsid w:val="0062770A"/>
    <w:rsid w:val="00627766"/>
    <w:rsid w:val="00630BC2"/>
    <w:rsid w:val="00631220"/>
    <w:rsid w:val="006320D4"/>
    <w:rsid w:val="006358CA"/>
    <w:rsid w:val="0063670D"/>
    <w:rsid w:val="00640E74"/>
    <w:rsid w:val="00644960"/>
    <w:rsid w:val="0064562E"/>
    <w:rsid w:val="00645F3A"/>
    <w:rsid w:val="00646EB9"/>
    <w:rsid w:val="00646F28"/>
    <w:rsid w:val="006514C7"/>
    <w:rsid w:val="006525A1"/>
    <w:rsid w:val="00653456"/>
    <w:rsid w:val="00653FE5"/>
    <w:rsid w:val="006541F4"/>
    <w:rsid w:val="006546C3"/>
    <w:rsid w:val="00654D5E"/>
    <w:rsid w:val="00655DB4"/>
    <w:rsid w:val="00655FEC"/>
    <w:rsid w:val="00660AF7"/>
    <w:rsid w:val="0066136D"/>
    <w:rsid w:val="006624D2"/>
    <w:rsid w:val="006648C7"/>
    <w:rsid w:val="00665549"/>
    <w:rsid w:val="0066670A"/>
    <w:rsid w:val="0066684E"/>
    <w:rsid w:val="00666869"/>
    <w:rsid w:val="00666B54"/>
    <w:rsid w:val="00666EFB"/>
    <w:rsid w:val="006707E5"/>
    <w:rsid w:val="0067281C"/>
    <w:rsid w:val="00673FBA"/>
    <w:rsid w:val="00674331"/>
    <w:rsid w:val="00674D34"/>
    <w:rsid w:val="006755DD"/>
    <w:rsid w:val="00675A50"/>
    <w:rsid w:val="0067653B"/>
    <w:rsid w:val="006770C8"/>
    <w:rsid w:val="00677233"/>
    <w:rsid w:val="00680FC7"/>
    <w:rsid w:val="00682636"/>
    <w:rsid w:val="00682E46"/>
    <w:rsid w:val="00682FC3"/>
    <w:rsid w:val="006838DB"/>
    <w:rsid w:val="00683A7C"/>
    <w:rsid w:val="00683A86"/>
    <w:rsid w:val="006844FC"/>
    <w:rsid w:val="006849EB"/>
    <w:rsid w:val="00685591"/>
    <w:rsid w:val="00686F8F"/>
    <w:rsid w:val="00687B81"/>
    <w:rsid w:val="006907C2"/>
    <w:rsid w:val="0069229A"/>
    <w:rsid w:val="00692BE4"/>
    <w:rsid w:val="00692D40"/>
    <w:rsid w:val="006933ED"/>
    <w:rsid w:val="00694017"/>
    <w:rsid w:val="00695A94"/>
    <w:rsid w:val="0069617A"/>
    <w:rsid w:val="0069651D"/>
    <w:rsid w:val="00697525"/>
    <w:rsid w:val="00697590"/>
    <w:rsid w:val="0069769F"/>
    <w:rsid w:val="00697947"/>
    <w:rsid w:val="00697A64"/>
    <w:rsid w:val="006A05F7"/>
    <w:rsid w:val="006A082C"/>
    <w:rsid w:val="006A2A8C"/>
    <w:rsid w:val="006A467F"/>
    <w:rsid w:val="006A54A5"/>
    <w:rsid w:val="006A7822"/>
    <w:rsid w:val="006B1B8C"/>
    <w:rsid w:val="006B1F7A"/>
    <w:rsid w:val="006B377A"/>
    <w:rsid w:val="006B4D19"/>
    <w:rsid w:val="006B569E"/>
    <w:rsid w:val="006B5B20"/>
    <w:rsid w:val="006B6B6D"/>
    <w:rsid w:val="006B6CF3"/>
    <w:rsid w:val="006B6FC5"/>
    <w:rsid w:val="006B7C10"/>
    <w:rsid w:val="006C15ED"/>
    <w:rsid w:val="006C1B1E"/>
    <w:rsid w:val="006C23E7"/>
    <w:rsid w:val="006C28AC"/>
    <w:rsid w:val="006C2A78"/>
    <w:rsid w:val="006C57FB"/>
    <w:rsid w:val="006C5935"/>
    <w:rsid w:val="006C5F12"/>
    <w:rsid w:val="006C63DB"/>
    <w:rsid w:val="006C6E04"/>
    <w:rsid w:val="006D0136"/>
    <w:rsid w:val="006D1B9C"/>
    <w:rsid w:val="006D1D3A"/>
    <w:rsid w:val="006D2160"/>
    <w:rsid w:val="006D30C9"/>
    <w:rsid w:val="006D33AD"/>
    <w:rsid w:val="006D3AC1"/>
    <w:rsid w:val="006D3C03"/>
    <w:rsid w:val="006D66A7"/>
    <w:rsid w:val="006D6971"/>
    <w:rsid w:val="006D6DE7"/>
    <w:rsid w:val="006D77D6"/>
    <w:rsid w:val="006D7C3D"/>
    <w:rsid w:val="006E0B78"/>
    <w:rsid w:val="006E1BC1"/>
    <w:rsid w:val="006E34E3"/>
    <w:rsid w:val="006E424C"/>
    <w:rsid w:val="006E4B5D"/>
    <w:rsid w:val="006E50B8"/>
    <w:rsid w:val="006E5BF5"/>
    <w:rsid w:val="006E5D8A"/>
    <w:rsid w:val="006E6C49"/>
    <w:rsid w:val="006E73DB"/>
    <w:rsid w:val="006E7E9D"/>
    <w:rsid w:val="006F180C"/>
    <w:rsid w:val="006F2ED2"/>
    <w:rsid w:val="006F2F48"/>
    <w:rsid w:val="006F46EA"/>
    <w:rsid w:val="006F56FD"/>
    <w:rsid w:val="006F6390"/>
    <w:rsid w:val="006F64A0"/>
    <w:rsid w:val="006F6941"/>
    <w:rsid w:val="007007F8"/>
    <w:rsid w:val="00700E50"/>
    <w:rsid w:val="00701544"/>
    <w:rsid w:val="00701F02"/>
    <w:rsid w:val="0070288A"/>
    <w:rsid w:val="00702F04"/>
    <w:rsid w:val="007034C6"/>
    <w:rsid w:val="0070357B"/>
    <w:rsid w:val="00703680"/>
    <w:rsid w:val="00703D27"/>
    <w:rsid w:val="0070596F"/>
    <w:rsid w:val="0070698F"/>
    <w:rsid w:val="0070739B"/>
    <w:rsid w:val="007078A9"/>
    <w:rsid w:val="00710228"/>
    <w:rsid w:val="00710265"/>
    <w:rsid w:val="00710A02"/>
    <w:rsid w:val="00711EB8"/>
    <w:rsid w:val="00713009"/>
    <w:rsid w:val="00713717"/>
    <w:rsid w:val="0071400D"/>
    <w:rsid w:val="0071442D"/>
    <w:rsid w:val="00716391"/>
    <w:rsid w:val="0072150E"/>
    <w:rsid w:val="00724BB3"/>
    <w:rsid w:val="007259AF"/>
    <w:rsid w:val="00725A70"/>
    <w:rsid w:val="00725D1A"/>
    <w:rsid w:val="00725EF3"/>
    <w:rsid w:val="00726016"/>
    <w:rsid w:val="00726752"/>
    <w:rsid w:val="007276BF"/>
    <w:rsid w:val="007279C6"/>
    <w:rsid w:val="007279F2"/>
    <w:rsid w:val="00730F5D"/>
    <w:rsid w:val="007316A2"/>
    <w:rsid w:val="00731CFF"/>
    <w:rsid w:val="00732370"/>
    <w:rsid w:val="00732A3F"/>
    <w:rsid w:val="00732E0F"/>
    <w:rsid w:val="00733E58"/>
    <w:rsid w:val="00733FA7"/>
    <w:rsid w:val="00734A92"/>
    <w:rsid w:val="00736804"/>
    <w:rsid w:val="0073737E"/>
    <w:rsid w:val="00737834"/>
    <w:rsid w:val="0074058D"/>
    <w:rsid w:val="00741144"/>
    <w:rsid w:val="00741C33"/>
    <w:rsid w:val="00742EC6"/>
    <w:rsid w:val="00743B6E"/>
    <w:rsid w:val="00744BE9"/>
    <w:rsid w:val="00744EC1"/>
    <w:rsid w:val="0074521B"/>
    <w:rsid w:val="00745775"/>
    <w:rsid w:val="00746FD6"/>
    <w:rsid w:val="007471AD"/>
    <w:rsid w:val="007473DB"/>
    <w:rsid w:val="007473F4"/>
    <w:rsid w:val="00752875"/>
    <w:rsid w:val="00753E10"/>
    <w:rsid w:val="0075459D"/>
    <w:rsid w:val="007546E7"/>
    <w:rsid w:val="0075480E"/>
    <w:rsid w:val="007548E0"/>
    <w:rsid w:val="00755340"/>
    <w:rsid w:val="00756433"/>
    <w:rsid w:val="00756782"/>
    <w:rsid w:val="00760523"/>
    <w:rsid w:val="00760F39"/>
    <w:rsid w:val="00760F70"/>
    <w:rsid w:val="00761BE6"/>
    <w:rsid w:val="00761E85"/>
    <w:rsid w:val="007623A6"/>
    <w:rsid w:val="00762496"/>
    <w:rsid w:val="00762946"/>
    <w:rsid w:val="00762986"/>
    <w:rsid w:val="0076420A"/>
    <w:rsid w:val="0076565F"/>
    <w:rsid w:val="00765BB7"/>
    <w:rsid w:val="0076640C"/>
    <w:rsid w:val="00767106"/>
    <w:rsid w:val="007671DF"/>
    <w:rsid w:val="00767D77"/>
    <w:rsid w:val="0077052C"/>
    <w:rsid w:val="00770A99"/>
    <w:rsid w:val="00771344"/>
    <w:rsid w:val="0077142E"/>
    <w:rsid w:val="007719C8"/>
    <w:rsid w:val="007727D1"/>
    <w:rsid w:val="00772D3B"/>
    <w:rsid w:val="00772EF7"/>
    <w:rsid w:val="00773E31"/>
    <w:rsid w:val="007753BC"/>
    <w:rsid w:val="00775ABA"/>
    <w:rsid w:val="00775DE7"/>
    <w:rsid w:val="007766A2"/>
    <w:rsid w:val="00777141"/>
    <w:rsid w:val="00780772"/>
    <w:rsid w:val="00781482"/>
    <w:rsid w:val="0078273C"/>
    <w:rsid w:val="00783175"/>
    <w:rsid w:val="00783378"/>
    <w:rsid w:val="00783632"/>
    <w:rsid w:val="00783BC0"/>
    <w:rsid w:val="00787D49"/>
    <w:rsid w:val="007912EE"/>
    <w:rsid w:val="007931A0"/>
    <w:rsid w:val="00795216"/>
    <w:rsid w:val="00795988"/>
    <w:rsid w:val="0079633E"/>
    <w:rsid w:val="00796A92"/>
    <w:rsid w:val="00797874"/>
    <w:rsid w:val="007A05AE"/>
    <w:rsid w:val="007A09DA"/>
    <w:rsid w:val="007A0A33"/>
    <w:rsid w:val="007A0A40"/>
    <w:rsid w:val="007A1A05"/>
    <w:rsid w:val="007A3177"/>
    <w:rsid w:val="007A3E18"/>
    <w:rsid w:val="007A512D"/>
    <w:rsid w:val="007A6045"/>
    <w:rsid w:val="007A73E0"/>
    <w:rsid w:val="007A7B85"/>
    <w:rsid w:val="007B11D6"/>
    <w:rsid w:val="007B12C7"/>
    <w:rsid w:val="007B2AA0"/>
    <w:rsid w:val="007B52AC"/>
    <w:rsid w:val="007B55FC"/>
    <w:rsid w:val="007B5BDC"/>
    <w:rsid w:val="007B5C2C"/>
    <w:rsid w:val="007B5E41"/>
    <w:rsid w:val="007B6D9A"/>
    <w:rsid w:val="007B73A2"/>
    <w:rsid w:val="007B7BD3"/>
    <w:rsid w:val="007C0D84"/>
    <w:rsid w:val="007C203E"/>
    <w:rsid w:val="007C208B"/>
    <w:rsid w:val="007C246D"/>
    <w:rsid w:val="007C3C9C"/>
    <w:rsid w:val="007C41D1"/>
    <w:rsid w:val="007C4AA3"/>
    <w:rsid w:val="007C509F"/>
    <w:rsid w:val="007C5200"/>
    <w:rsid w:val="007C5E23"/>
    <w:rsid w:val="007C63FD"/>
    <w:rsid w:val="007C66C8"/>
    <w:rsid w:val="007C6956"/>
    <w:rsid w:val="007C6C49"/>
    <w:rsid w:val="007C7867"/>
    <w:rsid w:val="007D0D44"/>
    <w:rsid w:val="007D41D3"/>
    <w:rsid w:val="007D49B0"/>
    <w:rsid w:val="007D513E"/>
    <w:rsid w:val="007D6A49"/>
    <w:rsid w:val="007E0D2F"/>
    <w:rsid w:val="007E0F56"/>
    <w:rsid w:val="007E173B"/>
    <w:rsid w:val="007E19A8"/>
    <w:rsid w:val="007E2707"/>
    <w:rsid w:val="007E29EE"/>
    <w:rsid w:val="007E3E80"/>
    <w:rsid w:val="007E43F7"/>
    <w:rsid w:val="007E5E72"/>
    <w:rsid w:val="007E6D83"/>
    <w:rsid w:val="007E7236"/>
    <w:rsid w:val="007E7C7E"/>
    <w:rsid w:val="007F0FC4"/>
    <w:rsid w:val="007F2932"/>
    <w:rsid w:val="007F33F1"/>
    <w:rsid w:val="007F5777"/>
    <w:rsid w:val="007F68E8"/>
    <w:rsid w:val="007F696C"/>
    <w:rsid w:val="007F6FD3"/>
    <w:rsid w:val="007F724D"/>
    <w:rsid w:val="007F7C49"/>
    <w:rsid w:val="00801791"/>
    <w:rsid w:val="00801C35"/>
    <w:rsid w:val="00806539"/>
    <w:rsid w:val="0080708A"/>
    <w:rsid w:val="0080745B"/>
    <w:rsid w:val="0080781E"/>
    <w:rsid w:val="00807F59"/>
    <w:rsid w:val="00811974"/>
    <w:rsid w:val="00817AF8"/>
    <w:rsid w:val="00821152"/>
    <w:rsid w:val="008211C2"/>
    <w:rsid w:val="00821CCF"/>
    <w:rsid w:val="0082221C"/>
    <w:rsid w:val="00822BFD"/>
    <w:rsid w:val="008232B5"/>
    <w:rsid w:val="0082381A"/>
    <w:rsid w:val="008239A6"/>
    <w:rsid w:val="00823E02"/>
    <w:rsid w:val="00830178"/>
    <w:rsid w:val="00832811"/>
    <w:rsid w:val="00833076"/>
    <w:rsid w:val="008332B2"/>
    <w:rsid w:val="00833DF3"/>
    <w:rsid w:val="00834498"/>
    <w:rsid w:val="00835DA3"/>
    <w:rsid w:val="00835FD7"/>
    <w:rsid w:val="00836377"/>
    <w:rsid w:val="00836757"/>
    <w:rsid w:val="008378C7"/>
    <w:rsid w:val="00837933"/>
    <w:rsid w:val="00840459"/>
    <w:rsid w:val="00840D29"/>
    <w:rsid w:val="0084342F"/>
    <w:rsid w:val="008434FC"/>
    <w:rsid w:val="00845133"/>
    <w:rsid w:val="00845223"/>
    <w:rsid w:val="00845C36"/>
    <w:rsid w:val="008465CB"/>
    <w:rsid w:val="008466AC"/>
    <w:rsid w:val="0084751F"/>
    <w:rsid w:val="00847E7C"/>
    <w:rsid w:val="00850204"/>
    <w:rsid w:val="00850241"/>
    <w:rsid w:val="00850785"/>
    <w:rsid w:val="0085089E"/>
    <w:rsid w:val="00850A6F"/>
    <w:rsid w:val="0085135D"/>
    <w:rsid w:val="00851AE8"/>
    <w:rsid w:val="008522C3"/>
    <w:rsid w:val="00852467"/>
    <w:rsid w:val="00852BFE"/>
    <w:rsid w:val="00855EB7"/>
    <w:rsid w:val="00856230"/>
    <w:rsid w:val="00856606"/>
    <w:rsid w:val="00856C0D"/>
    <w:rsid w:val="008579E0"/>
    <w:rsid w:val="00857A90"/>
    <w:rsid w:val="00857DF2"/>
    <w:rsid w:val="00860E60"/>
    <w:rsid w:val="008617DD"/>
    <w:rsid w:val="00861B86"/>
    <w:rsid w:val="00862789"/>
    <w:rsid w:val="00862B6D"/>
    <w:rsid w:val="008646AA"/>
    <w:rsid w:val="0086493A"/>
    <w:rsid w:val="00864CAA"/>
    <w:rsid w:val="00865C01"/>
    <w:rsid w:val="0086607A"/>
    <w:rsid w:val="008664C0"/>
    <w:rsid w:val="0086676C"/>
    <w:rsid w:val="008668DB"/>
    <w:rsid w:val="008677C9"/>
    <w:rsid w:val="00867888"/>
    <w:rsid w:val="00871684"/>
    <w:rsid w:val="00871932"/>
    <w:rsid w:val="008732D0"/>
    <w:rsid w:val="00873A4B"/>
    <w:rsid w:val="00873B54"/>
    <w:rsid w:val="00873C34"/>
    <w:rsid w:val="00873E76"/>
    <w:rsid w:val="0087401B"/>
    <w:rsid w:val="00876FD9"/>
    <w:rsid w:val="00877E8F"/>
    <w:rsid w:val="00880C0D"/>
    <w:rsid w:val="008826CF"/>
    <w:rsid w:val="00882D21"/>
    <w:rsid w:val="008859D9"/>
    <w:rsid w:val="00885E62"/>
    <w:rsid w:val="00886E65"/>
    <w:rsid w:val="00887410"/>
    <w:rsid w:val="00887690"/>
    <w:rsid w:val="00887B2D"/>
    <w:rsid w:val="00887CAC"/>
    <w:rsid w:val="0089026B"/>
    <w:rsid w:val="00891411"/>
    <w:rsid w:val="00893BD0"/>
    <w:rsid w:val="008946FD"/>
    <w:rsid w:val="008A2E15"/>
    <w:rsid w:val="008A3BD9"/>
    <w:rsid w:val="008A3E93"/>
    <w:rsid w:val="008A4084"/>
    <w:rsid w:val="008A47BE"/>
    <w:rsid w:val="008A4FCD"/>
    <w:rsid w:val="008A5AF5"/>
    <w:rsid w:val="008A5E6A"/>
    <w:rsid w:val="008A5F2A"/>
    <w:rsid w:val="008A6EA1"/>
    <w:rsid w:val="008B0288"/>
    <w:rsid w:val="008B0B4A"/>
    <w:rsid w:val="008B11D9"/>
    <w:rsid w:val="008B18A1"/>
    <w:rsid w:val="008B1C47"/>
    <w:rsid w:val="008B2526"/>
    <w:rsid w:val="008B2DCD"/>
    <w:rsid w:val="008B3490"/>
    <w:rsid w:val="008B47B1"/>
    <w:rsid w:val="008B4E2F"/>
    <w:rsid w:val="008B6DA2"/>
    <w:rsid w:val="008B7540"/>
    <w:rsid w:val="008B7940"/>
    <w:rsid w:val="008C236F"/>
    <w:rsid w:val="008C2E70"/>
    <w:rsid w:val="008C2FD6"/>
    <w:rsid w:val="008C3E74"/>
    <w:rsid w:val="008C4ECE"/>
    <w:rsid w:val="008C5561"/>
    <w:rsid w:val="008C5C45"/>
    <w:rsid w:val="008C5FEF"/>
    <w:rsid w:val="008C69B1"/>
    <w:rsid w:val="008C749F"/>
    <w:rsid w:val="008D0365"/>
    <w:rsid w:val="008D12B1"/>
    <w:rsid w:val="008D1A39"/>
    <w:rsid w:val="008D2105"/>
    <w:rsid w:val="008D3B36"/>
    <w:rsid w:val="008D3B3D"/>
    <w:rsid w:val="008D42AF"/>
    <w:rsid w:val="008D6CCB"/>
    <w:rsid w:val="008D75AB"/>
    <w:rsid w:val="008E1184"/>
    <w:rsid w:val="008E1D36"/>
    <w:rsid w:val="008E2EAF"/>
    <w:rsid w:val="008E3035"/>
    <w:rsid w:val="008E3E69"/>
    <w:rsid w:val="008E6512"/>
    <w:rsid w:val="008E6EA6"/>
    <w:rsid w:val="008E75CA"/>
    <w:rsid w:val="008F08CD"/>
    <w:rsid w:val="008F0C00"/>
    <w:rsid w:val="008F14A1"/>
    <w:rsid w:val="008F360B"/>
    <w:rsid w:val="008F3BB7"/>
    <w:rsid w:val="008F3CEB"/>
    <w:rsid w:val="008F451F"/>
    <w:rsid w:val="008F6D28"/>
    <w:rsid w:val="008F7601"/>
    <w:rsid w:val="0090124D"/>
    <w:rsid w:val="00901632"/>
    <w:rsid w:val="009021A7"/>
    <w:rsid w:val="00902864"/>
    <w:rsid w:val="00902E35"/>
    <w:rsid w:val="00903992"/>
    <w:rsid w:val="0090540F"/>
    <w:rsid w:val="00905B70"/>
    <w:rsid w:val="009061B2"/>
    <w:rsid w:val="00906D5E"/>
    <w:rsid w:val="009078C5"/>
    <w:rsid w:val="00907A90"/>
    <w:rsid w:val="009105C9"/>
    <w:rsid w:val="00910791"/>
    <w:rsid w:val="00910C29"/>
    <w:rsid w:val="00910FBA"/>
    <w:rsid w:val="009110A9"/>
    <w:rsid w:val="009113C8"/>
    <w:rsid w:val="00912295"/>
    <w:rsid w:val="00912743"/>
    <w:rsid w:val="009129FC"/>
    <w:rsid w:val="00912C4B"/>
    <w:rsid w:val="00912E73"/>
    <w:rsid w:val="00913C3C"/>
    <w:rsid w:val="00914292"/>
    <w:rsid w:val="00915F7E"/>
    <w:rsid w:val="00916122"/>
    <w:rsid w:val="0091722A"/>
    <w:rsid w:val="00917373"/>
    <w:rsid w:val="00917BD2"/>
    <w:rsid w:val="00920260"/>
    <w:rsid w:val="009206D3"/>
    <w:rsid w:val="00920C52"/>
    <w:rsid w:val="00922E87"/>
    <w:rsid w:val="0092496B"/>
    <w:rsid w:val="009264DD"/>
    <w:rsid w:val="0092687A"/>
    <w:rsid w:val="00926FC6"/>
    <w:rsid w:val="0093015E"/>
    <w:rsid w:val="009303BA"/>
    <w:rsid w:val="00930434"/>
    <w:rsid w:val="0093117E"/>
    <w:rsid w:val="00931241"/>
    <w:rsid w:val="00932B82"/>
    <w:rsid w:val="00932BE9"/>
    <w:rsid w:val="00932D19"/>
    <w:rsid w:val="009333BD"/>
    <w:rsid w:val="00933816"/>
    <w:rsid w:val="00933BF4"/>
    <w:rsid w:val="00934095"/>
    <w:rsid w:val="00934C11"/>
    <w:rsid w:val="00935939"/>
    <w:rsid w:val="00937BC6"/>
    <w:rsid w:val="009404C3"/>
    <w:rsid w:val="00940873"/>
    <w:rsid w:val="00940DD4"/>
    <w:rsid w:val="00942289"/>
    <w:rsid w:val="0094308A"/>
    <w:rsid w:val="00943323"/>
    <w:rsid w:val="00943372"/>
    <w:rsid w:val="009447DB"/>
    <w:rsid w:val="00945836"/>
    <w:rsid w:val="00947EA2"/>
    <w:rsid w:val="009514A5"/>
    <w:rsid w:val="00952FDF"/>
    <w:rsid w:val="009535BD"/>
    <w:rsid w:val="0095383C"/>
    <w:rsid w:val="009548FB"/>
    <w:rsid w:val="00954F6D"/>
    <w:rsid w:val="009551AA"/>
    <w:rsid w:val="00955D2E"/>
    <w:rsid w:val="0096050E"/>
    <w:rsid w:val="00960793"/>
    <w:rsid w:val="00961990"/>
    <w:rsid w:val="00961B3F"/>
    <w:rsid w:val="00961BA8"/>
    <w:rsid w:val="00962495"/>
    <w:rsid w:val="00962E39"/>
    <w:rsid w:val="009635A3"/>
    <w:rsid w:val="00963DD4"/>
    <w:rsid w:val="00964133"/>
    <w:rsid w:val="009645AC"/>
    <w:rsid w:val="00964E32"/>
    <w:rsid w:val="00965051"/>
    <w:rsid w:val="00967146"/>
    <w:rsid w:val="00967BCF"/>
    <w:rsid w:val="0097074B"/>
    <w:rsid w:val="00972256"/>
    <w:rsid w:val="009730A7"/>
    <w:rsid w:val="00974998"/>
    <w:rsid w:val="00976316"/>
    <w:rsid w:val="009763C9"/>
    <w:rsid w:val="00977876"/>
    <w:rsid w:val="00980821"/>
    <w:rsid w:val="009828D1"/>
    <w:rsid w:val="00982CCF"/>
    <w:rsid w:val="009841F8"/>
    <w:rsid w:val="0098457D"/>
    <w:rsid w:val="00985413"/>
    <w:rsid w:val="00987676"/>
    <w:rsid w:val="00987CEB"/>
    <w:rsid w:val="00990DE1"/>
    <w:rsid w:val="00991E13"/>
    <w:rsid w:val="0099209A"/>
    <w:rsid w:val="00992B91"/>
    <w:rsid w:val="0099399F"/>
    <w:rsid w:val="00994007"/>
    <w:rsid w:val="00994B19"/>
    <w:rsid w:val="00995656"/>
    <w:rsid w:val="00995F1F"/>
    <w:rsid w:val="00996202"/>
    <w:rsid w:val="00997D50"/>
    <w:rsid w:val="009A1CD4"/>
    <w:rsid w:val="009A3B8E"/>
    <w:rsid w:val="009A5102"/>
    <w:rsid w:val="009A65AF"/>
    <w:rsid w:val="009A6656"/>
    <w:rsid w:val="009A7023"/>
    <w:rsid w:val="009A7FC3"/>
    <w:rsid w:val="009B0B53"/>
    <w:rsid w:val="009B1993"/>
    <w:rsid w:val="009B5809"/>
    <w:rsid w:val="009B5DC8"/>
    <w:rsid w:val="009B7246"/>
    <w:rsid w:val="009C08EA"/>
    <w:rsid w:val="009C1DFA"/>
    <w:rsid w:val="009C3198"/>
    <w:rsid w:val="009C5836"/>
    <w:rsid w:val="009C596D"/>
    <w:rsid w:val="009C67D2"/>
    <w:rsid w:val="009C6D8F"/>
    <w:rsid w:val="009C7905"/>
    <w:rsid w:val="009C7A28"/>
    <w:rsid w:val="009C7F7C"/>
    <w:rsid w:val="009D082B"/>
    <w:rsid w:val="009D22A5"/>
    <w:rsid w:val="009D2A79"/>
    <w:rsid w:val="009D3B9E"/>
    <w:rsid w:val="009D3CC9"/>
    <w:rsid w:val="009D44D5"/>
    <w:rsid w:val="009D47DC"/>
    <w:rsid w:val="009D5172"/>
    <w:rsid w:val="009D5334"/>
    <w:rsid w:val="009D56A7"/>
    <w:rsid w:val="009D6550"/>
    <w:rsid w:val="009D6655"/>
    <w:rsid w:val="009E3044"/>
    <w:rsid w:val="009E30D5"/>
    <w:rsid w:val="009E43EA"/>
    <w:rsid w:val="009E59DE"/>
    <w:rsid w:val="009E69A6"/>
    <w:rsid w:val="009E70B0"/>
    <w:rsid w:val="009F031D"/>
    <w:rsid w:val="009F2251"/>
    <w:rsid w:val="009F2448"/>
    <w:rsid w:val="009F2B97"/>
    <w:rsid w:val="009F2D82"/>
    <w:rsid w:val="009F352A"/>
    <w:rsid w:val="009F4358"/>
    <w:rsid w:val="009F51FD"/>
    <w:rsid w:val="009F5C44"/>
    <w:rsid w:val="009F5EDF"/>
    <w:rsid w:val="009F649E"/>
    <w:rsid w:val="009F6CD0"/>
    <w:rsid w:val="009F78F8"/>
    <w:rsid w:val="009F7D61"/>
    <w:rsid w:val="009F7E70"/>
    <w:rsid w:val="00A01F7E"/>
    <w:rsid w:val="00A0275B"/>
    <w:rsid w:val="00A04848"/>
    <w:rsid w:val="00A052DB"/>
    <w:rsid w:val="00A06A4E"/>
    <w:rsid w:val="00A076FB"/>
    <w:rsid w:val="00A105FC"/>
    <w:rsid w:val="00A117FA"/>
    <w:rsid w:val="00A11FD6"/>
    <w:rsid w:val="00A12BDE"/>
    <w:rsid w:val="00A13F17"/>
    <w:rsid w:val="00A1540A"/>
    <w:rsid w:val="00A15DA2"/>
    <w:rsid w:val="00A16644"/>
    <w:rsid w:val="00A166A5"/>
    <w:rsid w:val="00A17437"/>
    <w:rsid w:val="00A17EA7"/>
    <w:rsid w:val="00A21BAF"/>
    <w:rsid w:val="00A21F97"/>
    <w:rsid w:val="00A238C6"/>
    <w:rsid w:val="00A24163"/>
    <w:rsid w:val="00A241DD"/>
    <w:rsid w:val="00A25002"/>
    <w:rsid w:val="00A25349"/>
    <w:rsid w:val="00A255F3"/>
    <w:rsid w:val="00A31C82"/>
    <w:rsid w:val="00A3360A"/>
    <w:rsid w:val="00A33E23"/>
    <w:rsid w:val="00A33EDA"/>
    <w:rsid w:val="00A34025"/>
    <w:rsid w:val="00A3414A"/>
    <w:rsid w:val="00A359A0"/>
    <w:rsid w:val="00A36423"/>
    <w:rsid w:val="00A366CA"/>
    <w:rsid w:val="00A366D4"/>
    <w:rsid w:val="00A368C7"/>
    <w:rsid w:val="00A368DE"/>
    <w:rsid w:val="00A36FC2"/>
    <w:rsid w:val="00A372D7"/>
    <w:rsid w:val="00A378FD"/>
    <w:rsid w:val="00A40011"/>
    <w:rsid w:val="00A410FB"/>
    <w:rsid w:val="00A415A1"/>
    <w:rsid w:val="00A42008"/>
    <w:rsid w:val="00A426CB"/>
    <w:rsid w:val="00A43CF5"/>
    <w:rsid w:val="00A43F64"/>
    <w:rsid w:val="00A45022"/>
    <w:rsid w:val="00A46EE9"/>
    <w:rsid w:val="00A50026"/>
    <w:rsid w:val="00A50AE8"/>
    <w:rsid w:val="00A51782"/>
    <w:rsid w:val="00A51C8D"/>
    <w:rsid w:val="00A5215F"/>
    <w:rsid w:val="00A52613"/>
    <w:rsid w:val="00A534AE"/>
    <w:rsid w:val="00A539D8"/>
    <w:rsid w:val="00A55A84"/>
    <w:rsid w:val="00A57CB5"/>
    <w:rsid w:val="00A60091"/>
    <w:rsid w:val="00A610F5"/>
    <w:rsid w:val="00A6142F"/>
    <w:rsid w:val="00A61B14"/>
    <w:rsid w:val="00A62AA5"/>
    <w:rsid w:val="00A62F03"/>
    <w:rsid w:val="00A63EFC"/>
    <w:rsid w:val="00A64B1A"/>
    <w:rsid w:val="00A64FA8"/>
    <w:rsid w:val="00A654DD"/>
    <w:rsid w:val="00A65939"/>
    <w:rsid w:val="00A659D9"/>
    <w:rsid w:val="00A66E6A"/>
    <w:rsid w:val="00A6736B"/>
    <w:rsid w:val="00A70027"/>
    <w:rsid w:val="00A705C6"/>
    <w:rsid w:val="00A71D79"/>
    <w:rsid w:val="00A72B1B"/>
    <w:rsid w:val="00A72BE1"/>
    <w:rsid w:val="00A730F4"/>
    <w:rsid w:val="00A739D9"/>
    <w:rsid w:val="00A73CCC"/>
    <w:rsid w:val="00A74C99"/>
    <w:rsid w:val="00A74E0A"/>
    <w:rsid w:val="00A756C0"/>
    <w:rsid w:val="00A758F0"/>
    <w:rsid w:val="00A75AD8"/>
    <w:rsid w:val="00A765B8"/>
    <w:rsid w:val="00A768C7"/>
    <w:rsid w:val="00A76999"/>
    <w:rsid w:val="00A76F74"/>
    <w:rsid w:val="00A77C06"/>
    <w:rsid w:val="00A805D6"/>
    <w:rsid w:val="00A808CE"/>
    <w:rsid w:val="00A815E1"/>
    <w:rsid w:val="00A83412"/>
    <w:rsid w:val="00A8446D"/>
    <w:rsid w:val="00A84ABC"/>
    <w:rsid w:val="00A84D8B"/>
    <w:rsid w:val="00A85744"/>
    <w:rsid w:val="00A859C3"/>
    <w:rsid w:val="00A85F90"/>
    <w:rsid w:val="00A864EE"/>
    <w:rsid w:val="00A87D10"/>
    <w:rsid w:val="00A90005"/>
    <w:rsid w:val="00A915B0"/>
    <w:rsid w:val="00A91A0B"/>
    <w:rsid w:val="00A91D90"/>
    <w:rsid w:val="00A927C6"/>
    <w:rsid w:val="00A94A63"/>
    <w:rsid w:val="00A9589F"/>
    <w:rsid w:val="00A95E37"/>
    <w:rsid w:val="00A96606"/>
    <w:rsid w:val="00A96B87"/>
    <w:rsid w:val="00AA0B2D"/>
    <w:rsid w:val="00AA10A5"/>
    <w:rsid w:val="00AA1BBC"/>
    <w:rsid w:val="00AA215E"/>
    <w:rsid w:val="00AA2436"/>
    <w:rsid w:val="00AA3915"/>
    <w:rsid w:val="00AA3AED"/>
    <w:rsid w:val="00AA4E34"/>
    <w:rsid w:val="00AA50A9"/>
    <w:rsid w:val="00AA55E4"/>
    <w:rsid w:val="00AA67C6"/>
    <w:rsid w:val="00AA737E"/>
    <w:rsid w:val="00AB02D5"/>
    <w:rsid w:val="00AB0445"/>
    <w:rsid w:val="00AB1E0F"/>
    <w:rsid w:val="00AB1E31"/>
    <w:rsid w:val="00AB25EE"/>
    <w:rsid w:val="00AB2B34"/>
    <w:rsid w:val="00AB2D88"/>
    <w:rsid w:val="00AB3025"/>
    <w:rsid w:val="00AB3519"/>
    <w:rsid w:val="00AB54B5"/>
    <w:rsid w:val="00AB5F55"/>
    <w:rsid w:val="00AB75C0"/>
    <w:rsid w:val="00AC02ED"/>
    <w:rsid w:val="00AC114E"/>
    <w:rsid w:val="00AC12F4"/>
    <w:rsid w:val="00AC1DD4"/>
    <w:rsid w:val="00AC1E5A"/>
    <w:rsid w:val="00AC2A40"/>
    <w:rsid w:val="00AC2AA9"/>
    <w:rsid w:val="00AC378A"/>
    <w:rsid w:val="00AC38BA"/>
    <w:rsid w:val="00AC38ED"/>
    <w:rsid w:val="00AC3F9E"/>
    <w:rsid w:val="00AC428B"/>
    <w:rsid w:val="00AC43D7"/>
    <w:rsid w:val="00AC475B"/>
    <w:rsid w:val="00AC625B"/>
    <w:rsid w:val="00AC6BDF"/>
    <w:rsid w:val="00AD0C34"/>
    <w:rsid w:val="00AD1EE5"/>
    <w:rsid w:val="00AD24A1"/>
    <w:rsid w:val="00AD28B5"/>
    <w:rsid w:val="00AD30DD"/>
    <w:rsid w:val="00AD3BB3"/>
    <w:rsid w:val="00AD3D2F"/>
    <w:rsid w:val="00AD46ED"/>
    <w:rsid w:val="00AD4D3D"/>
    <w:rsid w:val="00AD621B"/>
    <w:rsid w:val="00AD6933"/>
    <w:rsid w:val="00AD6A67"/>
    <w:rsid w:val="00AD6C48"/>
    <w:rsid w:val="00AD6DB7"/>
    <w:rsid w:val="00AD6FE3"/>
    <w:rsid w:val="00AD77D4"/>
    <w:rsid w:val="00AD7EAB"/>
    <w:rsid w:val="00AE0F3F"/>
    <w:rsid w:val="00AE1BCE"/>
    <w:rsid w:val="00AE1E3E"/>
    <w:rsid w:val="00AE2CFA"/>
    <w:rsid w:val="00AE3F8E"/>
    <w:rsid w:val="00AE4ABE"/>
    <w:rsid w:val="00AE58F2"/>
    <w:rsid w:val="00AE5A66"/>
    <w:rsid w:val="00AE5C34"/>
    <w:rsid w:val="00AE5E78"/>
    <w:rsid w:val="00AE7D4F"/>
    <w:rsid w:val="00AF02F4"/>
    <w:rsid w:val="00AF08D3"/>
    <w:rsid w:val="00AF20A3"/>
    <w:rsid w:val="00AF467F"/>
    <w:rsid w:val="00AF499C"/>
    <w:rsid w:val="00AF562B"/>
    <w:rsid w:val="00AF5767"/>
    <w:rsid w:val="00AF5BBB"/>
    <w:rsid w:val="00AF65E9"/>
    <w:rsid w:val="00AF684A"/>
    <w:rsid w:val="00AF6C88"/>
    <w:rsid w:val="00AF6C96"/>
    <w:rsid w:val="00AF771C"/>
    <w:rsid w:val="00B00C14"/>
    <w:rsid w:val="00B027E7"/>
    <w:rsid w:val="00B04570"/>
    <w:rsid w:val="00B055CF"/>
    <w:rsid w:val="00B0678B"/>
    <w:rsid w:val="00B10662"/>
    <w:rsid w:val="00B107C5"/>
    <w:rsid w:val="00B124E9"/>
    <w:rsid w:val="00B13541"/>
    <w:rsid w:val="00B1376A"/>
    <w:rsid w:val="00B155A5"/>
    <w:rsid w:val="00B155E9"/>
    <w:rsid w:val="00B1682D"/>
    <w:rsid w:val="00B1709D"/>
    <w:rsid w:val="00B17A06"/>
    <w:rsid w:val="00B20284"/>
    <w:rsid w:val="00B20D60"/>
    <w:rsid w:val="00B236FD"/>
    <w:rsid w:val="00B239E5"/>
    <w:rsid w:val="00B275A4"/>
    <w:rsid w:val="00B27CED"/>
    <w:rsid w:val="00B330A9"/>
    <w:rsid w:val="00B355AC"/>
    <w:rsid w:val="00B3599D"/>
    <w:rsid w:val="00B35C0A"/>
    <w:rsid w:val="00B36FF1"/>
    <w:rsid w:val="00B37B34"/>
    <w:rsid w:val="00B37CAD"/>
    <w:rsid w:val="00B37F7B"/>
    <w:rsid w:val="00B4068B"/>
    <w:rsid w:val="00B40A3D"/>
    <w:rsid w:val="00B40BD5"/>
    <w:rsid w:val="00B41C04"/>
    <w:rsid w:val="00B42EB3"/>
    <w:rsid w:val="00B43803"/>
    <w:rsid w:val="00B4386A"/>
    <w:rsid w:val="00B44D4D"/>
    <w:rsid w:val="00B47087"/>
    <w:rsid w:val="00B5083B"/>
    <w:rsid w:val="00B51EF3"/>
    <w:rsid w:val="00B5245D"/>
    <w:rsid w:val="00B53C10"/>
    <w:rsid w:val="00B54A74"/>
    <w:rsid w:val="00B54B90"/>
    <w:rsid w:val="00B552CF"/>
    <w:rsid w:val="00B5602D"/>
    <w:rsid w:val="00B561D6"/>
    <w:rsid w:val="00B56BEA"/>
    <w:rsid w:val="00B56E47"/>
    <w:rsid w:val="00B57844"/>
    <w:rsid w:val="00B61618"/>
    <w:rsid w:val="00B618FD"/>
    <w:rsid w:val="00B61AA5"/>
    <w:rsid w:val="00B62FDD"/>
    <w:rsid w:val="00B641CF"/>
    <w:rsid w:val="00B64E06"/>
    <w:rsid w:val="00B651E4"/>
    <w:rsid w:val="00B65B0E"/>
    <w:rsid w:val="00B65F66"/>
    <w:rsid w:val="00B664C3"/>
    <w:rsid w:val="00B66606"/>
    <w:rsid w:val="00B6726D"/>
    <w:rsid w:val="00B674E2"/>
    <w:rsid w:val="00B67B35"/>
    <w:rsid w:val="00B71573"/>
    <w:rsid w:val="00B720FE"/>
    <w:rsid w:val="00B73294"/>
    <w:rsid w:val="00B73EC5"/>
    <w:rsid w:val="00B73FF3"/>
    <w:rsid w:val="00B743F0"/>
    <w:rsid w:val="00B749F7"/>
    <w:rsid w:val="00B753A4"/>
    <w:rsid w:val="00B75BC7"/>
    <w:rsid w:val="00B75E10"/>
    <w:rsid w:val="00B76338"/>
    <w:rsid w:val="00B76C2E"/>
    <w:rsid w:val="00B8011C"/>
    <w:rsid w:val="00B80C5B"/>
    <w:rsid w:val="00B8160E"/>
    <w:rsid w:val="00B816DA"/>
    <w:rsid w:val="00B83CC7"/>
    <w:rsid w:val="00B85507"/>
    <w:rsid w:val="00B8775A"/>
    <w:rsid w:val="00B87EE2"/>
    <w:rsid w:val="00B908F1"/>
    <w:rsid w:val="00B90CA8"/>
    <w:rsid w:val="00B92C1A"/>
    <w:rsid w:val="00B93C6E"/>
    <w:rsid w:val="00B94E84"/>
    <w:rsid w:val="00B9585C"/>
    <w:rsid w:val="00B95B4B"/>
    <w:rsid w:val="00B9623D"/>
    <w:rsid w:val="00B9630C"/>
    <w:rsid w:val="00B96C21"/>
    <w:rsid w:val="00BA15AB"/>
    <w:rsid w:val="00BA1D27"/>
    <w:rsid w:val="00BA25CD"/>
    <w:rsid w:val="00BA29B8"/>
    <w:rsid w:val="00BA2B45"/>
    <w:rsid w:val="00BA4EF8"/>
    <w:rsid w:val="00BA4FCB"/>
    <w:rsid w:val="00BA5535"/>
    <w:rsid w:val="00BA5F25"/>
    <w:rsid w:val="00BA626C"/>
    <w:rsid w:val="00BA741C"/>
    <w:rsid w:val="00BB120E"/>
    <w:rsid w:val="00BB189C"/>
    <w:rsid w:val="00BB1936"/>
    <w:rsid w:val="00BB3139"/>
    <w:rsid w:val="00BB3599"/>
    <w:rsid w:val="00BB3857"/>
    <w:rsid w:val="00BB5195"/>
    <w:rsid w:val="00BB6B89"/>
    <w:rsid w:val="00BB6F19"/>
    <w:rsid w:val="00BB71DD"/>
    <w:rsid w:val="00BB76A7"/>
    <w:rsid w:val="00BB7A52"/>
    <w:rsid w:val="00BB7E61"/>
    <w:rsid w:val="00BC28DB"/>
    <w:rsid w:val="00BC3ABF"/>
    <w:rsid w:val="00BC3BC1"/>
    <w:rsid w:val="00BC7893"/>
    <w:rsid w:val="00BC7949"/>
    <w:rsid w:val="00BD0531"/>
    <w:rsid w:val="00BD0704"/>
    <w:rsid w:val="00BD0861"/>
    <w:rsid w:val="00BD0DE7"/>
    <w:rsid w:val="00BD1918"/>
    <w:rsid w:val="00BD2009"/>
    <w:rsid w:val="00BD2213"/>
    <w:rsid w:val="00BD3CE3"/>
    <w:rsid w:val="00BD3E14"/>
    <w:rsid w:val="00BD75FB"/>
    <w:rsid w:val="00BD7D8D"/>
    <w:rsid w:val="00BE1E47"/>
    <w:rsid w:val="00BE281E"/>
    <w:rsid w:val="00BE3AC4"/>
    <w:rsid w:val="00BE3EDA"/>
    <w:rsid w:val="00BE4C47"/>
    <w:rsid w:val="00BE5237"/>
    <w:rsid w:val="00BE5283"/>
    <w:rsid w:val="00BE5A62"/>
    <w:rsid w:val="00BE5CA8"/>
    <w:rsid w:val="00BF0195"/>
    <w:rsid w:val="00BF0277"/>
    <w:rsid w:val="00BF0D9E"/>
    <w:rsid w:val="00BF24D3"/>
    <w:rsid w:val="00BF27FC"/>
    <w:rsid w:val="00BF2A2D"/>
    <w:rsid w:val="00BF2FC2"/>
    <w:rsid w:val="00BF3094"/>
    <w:rsid w:val="00BF3A82"/>
    <w:rsid w:val="00BF422B"/>
    <w:rsid w:val="00BF4B48"/>
    <w:rsid w:val="00BF619A"/>
    <w:rsid w:val="00BF64A7"/>
    <w:rsid w:val="00C00FB1"/>
    <w:rsid w:val="00C02085"/>
    <w:rsid w:val="00C03514"/>
    <w:rsid w:val="00C03D27"/>
    <w:rsid w:val="00C03F2A"/>
    <w:rsid w:val="00C041E2"/>
    <w:rsid w:val="00C05101"/>
    <w:rsid w:val="00C05B2A"/>
    <w:rsid w:val="00C0606D"/>
    <w:rsid w:val="00C06153"/>
    <w:rsid w:val="00C07891"/>
    <w:rsid w:val="00C07AF4"/>
    <w:rsid w:val="00C10BD2"/>
    <w:rsid w:val="00C11DCD"/>
    <w:rsid w:val="00C13DF7"/>
    <w:rsid w:val="00C14678"/>
    <w:rsid w:val="00C156C3"/>
    <w:rsid w:val="00C16664"/>
    <w:rsid w:val="00C168CB"/>
    <w:rsid w:val="00C17D4E"/>
    <w:rsid w:val="00C2089D"/>
    <w:rsid w:val="00C21656"/>
    <w:rsid w:val="00C21823"/>
    <w:rsid w:val="00C21C32"/>
    <w:rsid w:val="00C22D5D"/>
    <w:rsid w:val="00C23C66"/>
    <w:rsid w:val="00C255CA"/>
    <w:rsid w:val="00C258D2"/>
    <w:rsid w:val="00C25A6C"/>
    <w:rsid w:val="00C26C32"/>
    <w:rsid w:val="00C270A7"/>
    <w:rsid w:val="00C274C3"/>
    <w:rsid w:val="00C27B39"/>
    <w:rsid w:val="00C27D3D"/>
    <w:rsid w:val="00C30941"/>
    <w:rsid w:val="00C31949"/>
    <w:rsid w:val="00C31DBC"/>
    <w:rsid w:val="00C31E67"/>
    <w:rsid w:val="00C3427E"/>
    <w:rsid w:val="00C3559F"/>
    <w:rsid w:val="00C35B5E"/>
    <w:rsid w:val="00C368C4"/>
    <w:rsid w:val="00C37204"/>
    <w:rsid w:val="00C40837"/>
    <w:rsid w:val="00C43664"/>
    <w:rsid w:val="00C43F34"/>
    <w:rsid w:val="00C452AB"/>
    <w:rsid w:val="00C45E4C"/>
    <w:rsid w:val="00C4687A"/>
    <w:rsid w:val="00C47025"/>
    <w:rsid w:val="00C47241"/>
    <w:rsid w:val="00C502FC"/>
    <w:rsid w:val="00C50A55"/>
    <w:rsid w:val="00C51901"/>
    <w:rsid w:val="00C51EFE"/>
    <w:rsid w:val="00C52881"/>
    <w:rsid w:val="00C550A7"/>
    <w:rsid w:val="00C56DC5"/>
    <w:rsid w:val="00C57F13"/>
    <w:rsid w:val="00C603C5"/>
    <w:rsid w:val="00C61A6E"/>
    <w:rsid w:val="00C63D8E"/>
    <w:rsid w:val="00C63FBE"/>
    <w:rsid w:val="00C65080"/>
    <w:rsid w:val="00C66FF6"/>
    <w:rsid w:val="00C67493"/>
    <w:rsid w:val="00C6787A"/>
    <w:rsid w:val="00C67A40"/>
    <w:rsid w:val="00C701E1"/>
    <w:rsid w:val="00C702B1"/>
    <w:rsid w:val="00C70540"/>
    <w:rsid w:val="00C70989"/>
    <w:rsid w:val="00C72789"/>
    <w:rsid w:val="00C72EE2"/>
    <w:rsid w:val="00C74207"/>
    <w:rsid w:val="00C74344"/>
    <w:rsid w:val="00C74960"/>
    <w:rsid w:val="00C75061"/>
    <w:rsid w:val="00C75313"/>
    <w:rsid w:val="00C75843"/>
    <w:rsid w:val="00C7751A"/>
    <w:rsid w:val="00C77C8B"/>
    <w:rsid w:val="00C80F18"/>
    <w:rsid w:val="00C8101C"/>
    <w:rsid w:val="00C834C4"/>
    <w:rsid w:val="00C8449C"/>
    <w:rsid w:val="00C84850"/>
    <w:rsid w:val="00C859B6"/>
    <w:rsid w:val="00C87072"/>
    <w:rsid w:val="00C90F1C"/>
    <w:rsid w:val="00C91CF6"/>
    <w:rsid w:val="00C93679"/>
    <w:rsid w:val="00C953DA"/>
    <w:rsid w:val="00C95BCA"/>
    <w:rsid w:val="00C972C8"/>
    <w:rsid w:val="00C977A3"/>
    <w:rsid w:val="00CA0E67"/>
    <w:rsid w:val="00CA15DF"/>
    <w:rsid w:val="00CA2A75"/>
    <w:rsid w:val="00CA325E"/>
    <w:rsid w:val="00CA3E04"/>
    <w:rsid w:val="00CA4B7D"/>
    <w:rsid w:val="00CA514E"/>
    <w:rsid w:val="00CA5FDE"/>
    <w:rsid w:val="00CA65D3"/>
    <w:rsid w:val="00CA73BB"/>
    <w:rsid w:val="00CA75C7"/>
    <w:rsid w:val="00CA7F07"/>
    <w:rsid w:val="00CA7F89"/>
    <w:rsid w:val="00CB33C3"/>
    <w:rsid w:val="00CB3F7B"/>
    <w:rsid w:val="00CB543E"/>
    <w:rsid w:val="00CB59C4"/>
    <w:rsid w:val="00CB60E3"/>
    <w:rsid w:val="00CB613E"/>
    <w:rsid w:val="00CB62DA"/>
    <w:rsid w:val="00CC1043"/>
    <w:rsid w:val="00CC1767"/>
    <w:rsid w:val="00CC182F"/>
    <w:rsid w:val="00CC268B"/>
    <w:rsid w:val="00CC300A"/>
    <w:rsid w:val="00CC33F2"/>
    <w:rsid w:val="00CC3592"/>
    <w:rsid w:val="00CC575F"/>
    <w:rsid w:val="00CC57C5"/>
    <w:rsid w:val="00CC64CC"/>
    <w:rsid w:val="00CC6FB4"/>
    <w:rsid w:val="00CC7B14"/>
    <w:rsid w:val="00CD06F4"/>
    <w:rsid w:val="00CD1376"/>
    <w:rsid w:val="00CD40B7"/>
    <w:rsid w:val="00CD42B3"/>
    <w:rsid w:val="00CD48FA"/>
    <w:rsid w:val="00CD4D94"/>
    <w:rsid w:val="00CD5570"/>
    <w:rsid w:val="00CD5D91"/>
    <w:rsid w:val="00CD6329"/>
    <w:rsid w:val="00CE2BE6"/>
    <w:rsid w:val="00CE3ADE"/>
    <w:rsid w:val="00CE5FA7"/>
    <w:rsid w:val="00CE6265"/>
    <w:rsid w:val="00CE66EF"/>
    <w:rsid w:val="00CE6C61"/>
    <w:rsid w:val="00CE72A5"/>
    <w:rsid w:val="00CF15D8"/>
    <w:rsid w:val="00CF23BE"/>
    <w:rsid w:val="00CF31EE"/>
    <w:rsid w:val="00CF34DE"/>
    <w:rsid w:val="00CF3D42"/>
    <w:rsid w:val="00CF52A6"/>
    <w:rsid w:val="00CF5899"/>
    <w:rsid w:val="00CF58BE"/>
    <w:rsid w:val="00CF59AE"/>
    <w:rsid w:val="00CF5DD6"/>
    <w:rsid w:val="00CF6303"/>
    <w:rsid w:val="00CF673C"/>
    <w:rsid w:val="00CF69B8"/>
    <w:rsid w:val="00CF6B37"/>
    <w:rsid w:val="00D03A7F"/>
    <w:rsid w:val="00D04387"/>
    <w:rsid w:val="00D0501F"/>
    <w:rsid w:val="00D069FB"/>
    <w:rsid w:val="00D06DE0"/>
    <w:rsid w:val="00D071EF"/>
    <w:rsid w:val="00D07BD1"/>
    <w:rsid w:val="00D07D54"/>
    <w:rsid w:val="00D122B8"/>
    <w:rsid w:val="00D1270A"/>
    <w:rsid w:val="00D13293"/>
    <w:rsid w:val="00D136A5"/>
    <w:rsid w:val="00D1377B"/>
    <w:rsid w:val="00D13A05"/>
    <w:rsid w:val="00D1410A"/>
    <w:rsid w:val="00D14B24"/>
    <w:rsid w:val="00D17C4C"/>
    <w:rsid w:val="00D17E07"/>
    <w:rsid w:val="00D2109A"/>
    <w:rsid w:val="00D2118C"/>
    <w:rsid w:val="00D21926"/>
    <w:rsid w:val="00D220C9"/>
    <w:rsid w:val="00D2287C"/>
    <w:rsid w:val="00D24170"/>
    <w:rsid w:val="00D24692"/>
    <w:rsid w:val="00D26C6E"/>
    <w:rsid w:val="00D27153"/>
    <w:rsid w:val="00D30536"/>
    <w:rsid w:val="00D3096E"/>
    <w:rsid w:val="00D31B22"/>
    <w:rsid w:val="00D345D7"/>
    <w:rsid w:val="00D351BA"/>
    <w:rsid w:val="00D3613B"/>
    <w:rsid w:val="00D404CA"/>
    <w:rsid w:val="00D40EC0"/>
    <w:rsid w:val="00D416DC"/>
    <w:rsid w:val="00D4211D"/>
    <w:rsid w:val="00D42DC2"/>
    <w:rsid w:val="00D43283"/>
    <w:rsid w:val="00D462DF"/>
    <w:rsid w:val="00D46620"/>
    <w:rsid w:val="00D47591"/>
    <w:rsid w:val="00D47763"/>
    <w:rsid w:val="00D47AE2"/>
    <w:rsid w:val="00D51EDB"/>
    <w:rsid w:val="00D521A5"/>
    <w:rsid w:val="00D52F24"/>
    <w:rsid w:val="00D5309D"/>
    <w:rsid w:val="00D532B4"/>
    <w:rsid w:val="00D53918"/>
    <w:rsid w:val="00D539A0"/>
    <w:rsid w:val="00D56827"/>
    <w:rsid w:val="00D56C54"/>
    <w:rsid w:val="00D56FC0"/>
    <w:rsid w:val="00D57334"/>
    <w:rsid w:val="00D5735E"/>
    <w:rsid w:val="00D60775"/>
    <w:rsid w:val="00D60955"/>
    <w:rsid w:val="00D60FDB"/>
    <w:rsid w:val="00D62FBA"/>
    <w:rsid w:val="00D64503"/>
    <w:rsid w:val="00D6515E"/>
    <w:rsid w:val="00D65711"/>
    <w:rsid w:val="00D65745"/>
    <w:rsid w:val="00D70085"/>
    <w:rsid w:val="00D7011E"/>
    <w:rsid w:val="00D72846"/>
    <w:rsid w:val="00D73D40"/>
    <w:rsid w:val="00D741CD"/>
    <w:rsid w:val="00D74861"/>
    <w:rsid w:val="00D75215"/>
    <w:rsid w:val="00D76F5A"/>
    <w:rsid w:val="00D7747D"/>
    <w:rsid w:val="00D84930"/>
    <w:rsid w:val="00D84FB0"/>
    <w:rsid w:val="00D85867"/>
    <w:rsid w:val="00D875A2"/>
    <w:rsid w:val="00D8798A"/>
    <w:rsid w:val="00D9098E"/>
    <w:rsid w:val="00D90DC3"/>
    <w:rsid w:val="00D912E6"/>
    <w:rsid w:val="00D91693"/>
    <w:rsid w:val="00D91B2C"/>
    <w:rsid w:val="00D931EF"/>
    <w:rsid w:val="00D93299"/>
    <w:rsid w:val="00D93516"/>
    <w:rsid w:val="00D93520"/>
    <w:rsid w:val="00D93ABB"/>
    <w:rsid w:val="00D95BAD"/>
    <w:rsid w:val="00D95C7B"/>
    <w:rsid w:val="00D95D35"/>
    <w:rsid w:val="00D965A1"/>
    <w:rsid w:val="00D965F8"/>
    <w:rsid w:val="00D966EF"/>
    <w:rsid w:val="00DA02ED"/>
    <w:rsid w:val="00DA1DB8"/>
    <w:rsid w:val="00DA1F23"/>
    <w:rsid w:val="00DA25B1"/>
    <w:rsid w:val="00DA40A5"/>
    <w:rsid w:val="00DA54BB"/>
    <w:rsid w:val="00DA5EB5"/>
    <w:rsid w:val="00DA61A0"/>
    <w:rsid w:val="00DA691E"/>
    <w:rsid w:val="00DA6C85"/>
    <w:rsid w:val="00DA6CE1"/>
    <w:rsid w:val="00DA6EFA"/>
    <w:rsid w:val="00DB18CC"/>
    <w:rsid w:val="00DB1F74"/>
    <w:rsid w:val="00DB3365"/>
    <w:rsid w:val="00DB480A"/>
    <w:rsid w:val="00DB551F"/>
    <w:rsid w:val="00DB5672"/>
    <w:rsid w:val="00DB58B9"/>
    <w:rsid w:val="00DB5FBC"/>
    <w:rsid w:val="00DB67A9"/>
    <w:rsid w:val="00DB7008"/>
    <w:rsid w:val="00DC0325"/>
    <w:rsid w:val="00DC1324"/>
    <w:rsid w:val="00DC1B3B"/>
    <w:rsid w:val="00DC260F"/>
    <w:rsid w:val="00DC2765"/>
    <w:rsid w:val="00DC4E59"/>
    <w:rsid w:val="00DC5220"/>
    <w:rsid w:val="00DC52A1"/>
    <w:rsid w:val="00DC5C14"/>
    <w:rsid w:val="00DC5E3A"/>
    <w:rsid w:val="00DC6B4B"/>
    <w:rsid w:val="00DC6E44"/>
    <w:rsid w:val="00DC6F4B"/>
    <w:rsid w:val="00DC74B5"/>
    <w:rsid w:val="00DD0A96"/>
    <w:rsid w:val="00DD0FFA"/>
    <w:rsid w:val="00DD1684"/>
    <w:rsid w:val="00DD29FE"/>
    <w:rsid w:val="00DD2A5F"/>
    <w:rsid w:val="00DD307E"/>
    <w:rsid w:val="00DD5A8A"/>
    <w:rsid w:val="00DD5B32"/>
    <w:rsid w:val="00DD5E22"/>
    <w:rsid w:val="00DD7003"/>
    <w:rsid w:val="00DE1722"/>
    <w:rsid w:val="00DE1F5F"/>
    <w:rsid w:val="00DE2462"/>
    <w:rsid w:val="00DE282E"/>
    <w:rsid w:val="00DE2C63"/>
    <w:rsid w:val="00DE2D80"/>
    <w:rsid w:val="00DE3507"/>
    <w:rsid w:val="00DE4722"/>
    <w:rsid w:val="00DE5406"/>
    <w:rsid w:val="00DE5562"/>
    <w:rsid w:val="00DE613C"/>
    <w:rsid w:val="00DF0348"/>
    <w:rsid w:val="00DF0E55"/>
    <w:rsid w:val="00DF0F4F"/>
    <w:rsid w:val="00DF1056"/>
    <w:rsid w:val="00DF1852"/>
    <w:rsid w:val="00DF1D46"/>
    <w:rsid w:val="00DF2027"/>
    <w:rsid w:val="00DF2E70"/>
    <w:rsid w:val="00DF49D6"/>
    <w:rsid w:val="00DF4E75"/>
    <w:rsid w:val="00DF5258"/>
    <w:rsid w:val="00DF7D38"/>
    <w:rsid w:val="00E0124D"/>
    <w:rsid w:val="00E02211"/>
    <w:rsid w:val="00E029F1"/>
    <w:rsid w:val="00E07CDE"/>
    <w:rsid w:val="00E129E7"/>
    <w:rsid w:val="00E14C84"/>
    <w:rsid w:val="00E151A0"/>
    <w:rsid w:val="00E16AED"/>
    <w:rsid w:val="00E16C35"/>
    <w:rsid w:val="00E175DC"/>
    <w:rsid w:val="00E2010F"/>
    <w:rsid w:val="00E20227"/>
    <w:rsid w:val="00E20948"/>
    <w:rsid w:val="00E2108F"/>
    <w:rsid w:val="00E21BDB"/>
    <w:rsid w:val="00E226B5"/>
    <w:rsid w:val="00E2287E"/>
    <w:rsid w:val="00E228B8"/>
    <w:rsid w:val="00E2369C"/>
    <w:rsid w:val="00E23984"/>
    <w:rsid w:val="00E2549F"/>
    <w:rsid w:val="00E257DC"/>
    <w:rsid w:val="00E25BE6"/>
    <w:rsid w:val="00E3061E"/>
    <w:rsid w:val="00E30AFA"/>
    <w:rsid w:val="00E31D4B"/>
    <w:rsid w:val="00E33278"/>
    <w:rsid w:val="00E33884"/>
    <w:rsid w:val="00E34582"/>
    <w:rsid w:val="00E3498C"/>
    <w:rsid w:val="00E35201"/>
    <w:rsid w:val="00E36372"/>
    <w:rsid w:val="00E365A6"/>
    <w:rsid w:val="00E36AA6"/>
    <w:rsid w:val="00E3715D"/>
    <w:rsid w:val="00E37870"/>
    <w:rsid w:val="00E408EE"/>
    <w:rsid w:val="00E41332"/>
    <w:rsid w:val="00E419B4"/>
    <w:rsid w:val="00E41C26"/>
    <w:rsid w:val="00E41D58"/>
    <w:rsid w:val="00E42424"/>
    <w:rsid w:val="00E431E6"/>
    <w:rsid w:val="00E43A3A"/>
    <w:rsid w:val="00E43F7D"/>
    <w:rsid w:val="00E44AC8"/>
    <w:rsid w:val="00E44B70"/>
    <w:rsid w:val="00E50EB6"/>
    <w:rsid w:val="00E50F20"/>
    <w:rsid w:val="00E52BE6"/>
    <w:rsid w:val="00E53778"/>
    <w:rsid w:val="00E53A4D"/>
    <w:rsid w:val="00E5625F"/>
    <w:rsid w:val="00E56272"/>
    <w:rsid w:val="00E56CBF"/>
    <w:rsid w:val="00E5763A"/>
    <w:rsid w:val="00E602FF"/>
    <w:rsid w:val="00E60DDF"/>
    <w:rsid w:val="00E612A6"/>
    <w:rsid w:val="00E616F5"/>
    <w:rsid w:val="00E620C8"/>
    <w:rsid w:val="00E6287D"/>
    <w:rsid w:val="00E62EBC"/>
    <w:rsid w:val="00E6366D"/>
    <w:rsid w:val="00E63A43"/>
    <w:rsid w:val="00E64739"/>
    <w:rsid w:val="00E65D2E"/>
    <w:rsid w:val="00E66EE6"/>
    <w:rsid w:val="00E70924"/>
    <w:rsid w:val="00E73890"/>
    <w:rsid w:val="00E767BC"/>
    <w:rsid w:val="00E7774D"/>
    <w:rsid w:val="00E82023"/>
    <w:rsid w:val="00E82A43"/>
    <w:rsid w:val="00E82ADA"/>
    <w:rsid w:val="00E82E61"/>
    <w:rsid w:val="00E8583D"/>
    <w:rsid w:val="00E86542"/>
    <w:rsid w:val="00E87407"/>
    <w:rsid w:val="00E87622"/>
    <w:rsid w:val="00E878ED"/>
    <w:rsid w:val="00E908F3"/>
    <w:rsid w:val="00E90E2C"/>
    <w:rsid w:val="00E91107"/>
    <w:rsid w:val="00E91885"/>
    <w:rsid w:val="00E92A97"/>
    <w:rsid w:val="00E93007"/>
    <w:rsid w:val="00E93A06"/>
    <w:rsid w:val="00E94A5B"/>
    <w:rsid w:val="00E95021"/>
    <w:rsid w:val="00E97B29"/>
    <w:rsid w:val="00EA0FFC"/>
    <w:rsid w:val="00EA10BD"/>
    <w:rsid w:val="00EA229E"/>
    <w:rsid w:val="00EA2D07"/>
    <w:rsid w:val="00EA2E93"/>
    <w:rsid w:val="00EA3A18"/>
    <w:rsid w:val="00EA3D6D"/>
    <w:rsid w:val="00EA41F5"/>
    <w:rsid w:val="00EA4575"/>
    <w:rsid w:val="00EA47CA"/>
    <w:rsid w:val="00EA48E3"/>
    <w:rsid w:val="00EA51CC"/>
    <w:rsid w:val="00EA693B"/>
    <w:rsid w:val="00EA77B8"/>
    <w:rsid w:val="00EB0099"/>
    <w:rsid w:val="00EB02DA"/>
    <w:rsid w:val="00EB29D6"/>
    <w:rsid w:val="00EB2B06"/>
    <w:rsid w:val="00EB3081"/>
    <w:rsid w:val="00EB33B1"/>
    <w:rsid w:val="00EB347F"/>
    <w:rsid w:val="00EB36E3"/>
    <w:rsid w:val="00EB45FA"/>
    <w:rsid w:val="00EB5285"/>
    <w:rsid w:val="00EB58A2"/>
    <w:rsid w:val="00EB58AE"/>
    <w:rsid w:val="00EB65F0"/>
    <w:rsid w:val="00EB6FDF"/>
    <w:rsid w:val="00EB7154"/>
    <w:rsid w:val="00EC1412"/>
    <w:rsid w:val="00EC1BC2"/>
    <w:rsid w:val="00EC2B82"/>
    <w:rsid w:val="00EC36C7"/>
    <w:rsid w:val="00EC40E3"/>
    <w:rsid w:val="00EC52BA"/>
    <w:rsid w:val="00EC57C4"/>
    <w:rsid w:val="00EC6A22"/>
    <w:rsid w:val="00EC78D6"/>
    <w:rsid w:val="00EC7EDE"/>
    <w:rsid w:val="00ED01FE"/>
    <w:rsid w:val="00ED200D"/>
    <w:rsid w:val="00ED22C8"/>
    <w:rsid w:val="00ED23AD"/>
    <w:rsid w:val="00ED291F"/>
    <w:rsid w:val="00ED3955"/>
    <w:rsid w:val="00ED3D50"/>
    <w:rsid w:val="00ED536A"/>
    <w:rsid w:val="00ED5418"/>
    <w:rsid w:val="00ED5765"/>
    <w:rsid w:val="00EE0D5B"/>
    <w:rsid w:val="00EE1D02"/>
    <w:rsid w:val="00EE2B16"/>
    <w:rsid w:val="00EE3124"/>
    <w:rsid w:val="00EE5A81"/>
    <w:rsid w:val="00EF091F"/>
    <w:rsid w:val="00EF1235"/>
    <w:rsid w:val="00EF3E01"/>
    <w:rsid w:val="00EF54FE"/>
    <w:rsid w:val="00EF5C0F"/>
    <w:rsid w:val="00EF64B0"/>
    <w:rsid w:val="00EF68F2"/>
    <w:rsid w:val="00F0053A"/>
    <w:rsid w:val="00F024A6"/>
    <w:rsid w:val="00F039FE"/>
    <w:rsid w:val="00F04353"/>
    <w:rsid w:val="00F05F1B"/>
    <w:rsid w:val="00F05F6B"/>
    <w:rsid w:val="00F06DB2"/>
    <w:rsid w:val="00F07A49"/>
    <w:rsid w:val="00F07BE8"/>
    <w:rsid w:val="00F100BE"/>
    <w:rsid w:val="00F10974"/>
    <w:rsid w:val="00F10A85"/>
    <w:rsid w:val="00F11002"/>
    <w:rsid w:val="00F13A5A"/>
    <w:rsid w:val="00F162C6"/>
    <w:rsid w:val="00F16424"/>
    <w:rsid w:val="00F16C8A"/>
    <w:rsid w:val="00F16D2F"/>
    <w:rsid w:val="00F1704E"/>
    <w:rsid w:val="00F173BB"/>
    <w:rsid w:val="00F17A1A"/>
    <w:rsid w:val="00F20855"/>
    <w:rsid w:val="00F21833"/>
    <w:rsid w:val="00F219AB"/>
    <w:rsid w:val="00F23324"/>
    <w:rsid w:val="00F23B0E"/>
    <w:rsid w:val="00F245BB"/>
    <w:rsid w:val="00F2473B"/>
    <w:rsid w:val="00F24F73"/>
    <w:rsid w:val="00F257ED"/>
    <w:rsid w:val="00F25854"/>
    <w:rsid w:val="00F265BB"/>
    <w:rsid w:val="00F27737"/>
    <w:rsid w:val="00F313AE"/>
    <w:rsid w:val="00F320AD"/>
    <w:rsid w:val="00F32649"/>
    <w:rsid w:val="00F32F9F"/>
    <w:rsid w:val="00F33372"/>
    <w:rsid w:val="00F33798"/>
    <w:rsid w:val="00F3468D"/>
    <w:rsid w:val="00F357E6"/>
    <w:rsid w:val="00F405CE"/>
    <w:rsid w:val="00F42879"/>
    <w:rsid w:val="00F42C9D"/>
    <w:rsid w:val="00F44D62"/>
    <w:rsid w:val="00F45100"/>
    <w:rsid w:val="00F46075"/>
    <w:rsid w:val="00F4661A"/>
    <w:rsid w:val="00F50F84"/>
    <w:rsid w:val="00F517A5"/>
    <w:rsid w:val="00F52A41"/>
    <w:rsid w:val="00F532D4"/>
    <w:rsid w:val="00F5400B"/>
    <w:rsid w:val="00F546F3"/>
    <w:rsid w:val="00F54D52"/>
    <w:rsid w:val="00F57A58"/>
    <w:rsid w:val="00F618B0"/>
    <w:rsid w:val="00F61E10"/>
    <w:rsid w:val="00F62169"/>
    <w:rsid w:val="00F62469"/>
    <w:rsid w:val="00F62537"/>
    <w:rsid w:val="00F6261E"/>
    <w:rsid w:val="00F62FD8"/>
    <w:rsid w:val="00F6375C"/>
    <w:rsid w:val="00F63C8D"/>
    <w:rsid w:val="00F64245"/>
    <w:rsid w:val="00F714A1"/>
    <w:rsid w:val="00F714ED"/>
    <w:rsid w:val="00F72454"/>
    <w:rsid w:val="00F728D3"/>
    <w:rsid w:val="00F730AF"/>
    <w:rsid w:val="00F73EE8"/>
    <w:rsid w:val="00F74100"/>
    <w:rsid w:val="00F7418F"/>
    <w:rsid w:val="00F772D0"/>
    <w:rsid w:val="00F778E4"/>
    <w:rsid w:val="00F80E42"/>
    <w:rsid w:val="00F81A68"/>
    <w:rsid w:val="00F85C5B"/>
    <w:rsid w:val="00F85CA4"/>
    <w:rsid w:val="00F86210"/>
    <w:rsid w:val="00F86939"/>
    <w:rsid w:val="00F86DF5"/>
    <w:rsid w:val="00F87071"/>
    <w:rsid w:val="00F87244"/>
    <w:rsid w:val="00F87982"/>
    <w:rsid w:val="00F90005"/>
    <w:rsid w:val="00F90CAA"/>
    <w:rsid w:val="00F933AF"/>
    <w:rsid w:val="00F935CA"/>
    <w:rsid w:val="00F93A78"/>
    <w:rsid w:val="00F96622"/>
    <w:rsid w:val="00F96753"/>
    <w:rsid w:val="00F97070"/>
    <w:rsid w:val="00F97B35"/>
    <w:rsid w:val="00F97FAD"/>
    <w:rsid w:val="00FA0FA7"/>
    <w:rsid w:val="00FA114D"/>
    <w:rsid w:val="00FA1BA9"/>
    <w:rsid w:val="00FA2B91"/>
    <w:rsid w:val="00FA32EC"/>
    <w:rsid w:val="00FA4505"/>
    <w:rsid w:val="00FA49B5"/>
    <w:rsid w:val="00FA4A28"/>
    <w:rsid w:val="00FA54EF"/>
    <w:rsid w:val="00FA5620"/>
    <w:rsid w:val="00FA7774"/>
    <w:rsid w:val="00FA7BD8"/>
    <w:rsid w:val="00FA7D96"/>
    <w:rsid w:val="00FB2161"/>
    <w:rsid w:val="00FB3330"/>
    <w:rsid w:val="00FB3560"/>
    <w:rsid w:val="00FB3D28"/>
    <w:rsid w:val="00FB438D"/>
    <w:rsid w:val="00FB48DF"/>
    <w:rsid w:val="00FB5E0E"/>
    <w:rsid w:val="00FB6537"/>
    <w:rsid w:val="00FB685F"/>
    <w:rsid w:val="00FB6D2A"/>
    <w:rsid w:val="00FB709A"/>
    <w:rsid w:val="00FC1A16"/>
    <w:rsid w:val="00FC39AF"/>
    <w:rsid w:val="00FC40F1"/>
    <w:rsid w:val="00FC42F2"/>
    <w:rsid w:val="00FC4721"/>
    <w:rsid w:val="00FC4A99"/>
    <w:rsid w:val="00FC5BA8"/>
    <w:rsid w:val="00FC666A"/>
    <w:rsid w:val="00FD1752"/>
    <w:rsid w:val="00FD2872"/>
    <w:rsid w:val="00FD2F0D"/>
    <w:rsid w:val="00FD3683"/>
    <w:rsid w:val="00FD4413"/>
    <w:rsid w:val="00FD516D"/>
    <w:rsid w:val="00FD612B"/>
    <w:rsid w:val="00FD6383"/>
    <w:rsid w:val="00FD6CA1"/>
    <w:rsid w:val="00FD729B"/>
    <w:rsid w:val="00FD7F72"/>
    <w:rsid w:val="00FE0650"/>
    <w:rsid w:val="00FE099B"/>
    <w:rsid w:val="00FE1140"/>
    <w:rsid w:val="00FE26B0"/>
    <w:rsid w:val="00FE4010"/>
    <w:rsid w:val="00FE42F9"/>
    <w:rsid w:val="00FE5489"/>
    <w:rsid w:val="00FE59DB"/>
    <w:rsid w:val="00FE59F3"/>
    <w:rsid w:val="00FE6329"/>
    <w:rsid w:val="00FE6C39"/>
    <w:rsid w:val="00FF1323"/>
    <w:rsid w:val="00FF209B"/>
    <w:rsid w:val="00FF25FC"/>
    <w:rsid w:val="00FF2629"/>
    <w:rsid w:val="00FF2DA9"/>
    <w:rsid w:val="00FF3239"/>
    <w:rsid w:val="00FF3585"/>
    <w:rsid w:val="00FF38B6"/>
    <w:rsid w:val="00FF4556"/>
    <w:rsid w:val="00FF4FFE"/>
    <w:rsid w:val="00FF5184"/>
    <w:rsid w:val="00FF70EE"/>
    <w:rsid w:val="00FF7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47B9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F51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516E"/>
    <w:rPr>
      <w:b/>
      <w:bCs/>
      <w:kern w:val="44"/>
      <w:sz w:val="44"/>
      <w:szCs w:val="44"/>
    </w:rPr>
  </w:style>
  <w:style w:type="character" w:styleId="PlaceholderText">
    <w:name w:val="Placeholder Text"/>
    <w:basedOn w:val="DefaultParagraphFont"/>
    <w:uiPriority w:val="99"/>
    <w:semiHidden/>
    <w:rsid w:val="00D965F8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7193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7193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7193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71932"/>
    <w:rPr>
      <w:sz w:val="18"/>
      <w:szCs w:val="18"/>
    </w:rPr>
  </w:style>
  <w:style w:type="paragraph" w:customStyle="1" w:styleId="Author-Group">
    <w:name w:val="Author-Group"/>
    <w:basedOn w:val="Normal"/>
    <w:link w:val="Author-GroupChar"/>
    <w:qFormat/>
    <w:rsid w:val="00FA2B91"/>
    <w:pPr>
      <w:widowControl/>
      <w:spacing w:before="10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GroupChar">
    <w:name w:val="Author-Group Char"/>
    <w:basedOn w:val="DefaultParagraphFont"/>
    <w:link w:val="Author-Group"/>
    <w:rsid w:val="00FA2B91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Normal"/>
    <w:link w:val="Author-AffiliationChar"/>
    <w:qFormat/>
    <w:rsid w:val="00FA2B91"/>
    <w:pPr>
      <w:widowControl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AffiliationChar">
    <w:name w:val="Author-Affiliation Char"/>
    <w:basedOn w:val="DefaultParagraphFont"/>
    <w:link w:val="Author-Affiliation"/>
    <w:rsid w:val="00FA2B91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A2B91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A2B91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FA2B91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A04848"/>
    <w:rPr>
      <w:rFonts w:asciiTheme="majorHAnsi" w:eastAsia="SimHei" w:hAnsiTheme="majorHAnsi" w:cstheme="majorBidi"/>
      <w:sz w:val="20"/>
      <w:szCs w:val="20"/>
    </w:rPr>
  </w:style>
  <w:style w:type="paragraph" w:styleId="Title">
    <w:name w:val="Title"/>
    <w:aliases w:val="标题 二"/>
    <w:basedOn w:val="Normal"/>
    <w:next w:val="Normal"/>
    <w:link w:val="TitleChar"/>
    <w:uiPriority w:val="10"/>
    <w:qFormat/>
    <w:rsid w:val="00F618B0"/>
    <w:pPr>
      <w:jc w:val="left"/>
      <w:outlineLvl w:val="1"/>
    </w:pPr>
    <w:rPr>
      <w:rFonts w:ascii="Times New Roman" w:eastAsia="Times New Roman" w:hAnsi="Times New Roman" w:cstheme="majorBidi"/>
      <w:b/>
      <w:bCs/>
      <w:sz w:val="20"/>
      <w:szCs w:val="32"/>
    </w:rPr>
  </w:style>
  <w:style w:type="character" w:customStyle="1" w:styleId="TitleChar">
    <w:name w:val="Title Char"/>
    <w:aliases w:val="标题 二 Char"/>
    <w:basedOn w:val="DefaultParagraphFont"/>
    <w:link w:val="Title"/>
    <w:uiPriority w:val="10"/>
    <w:rsid w:val="00F618B0"/>
    <w:rPr>
      <w:rFonts w:ascii="Times New Roman" w:eastAsia="Times New Roman" w:hAnsi="Times New Roman" w:cstheme="majorBidi"/>
      <w:b/>
      <w:bCs/>
      <w:sz w:val="20"/>
      <w:szCs w:val="32"/>
    </w:rPr>
  </w:style>
  <w:style w:type="table" w:styleId="TableGrid">
    <w:name w:val="Table Grid"/>
    <w:basedOn w:val="TableNormal"/>
    <w:uiPriority w:val="39"/>
    <w:rsid w:val="00F970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62AA5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62AA5"/>
    <w:rPr>
      <w:color w:val="954F72"/>
      <w:u w:val="single"/>
    </w:rPr>
  </w:style>
  <w:style w:type="paragraph" w:customStyle="1" w:styleId="msonormal0">
    <w:name w:val="msonormal"/>
    <w:basedOn w:val="Normal"/>
    <w:rsid w:val="00A62AA5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rsid w:val="00A62AA5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font6">
    <w:name w:val="font6"/>
    <w:basedOn w:val="Normal"/>
    <w:rsid w:val="00A62AA5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xl72">
    <w:name w:val="xl72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Times New Roman" w:eastAsia="SimSun" w:hAnsi="Times New Roman" w:cs="Times New Roman"/>
      <w:color w:val="000000"/>
      <w:kern w:val="0"/>
      <w:sz w:val="24"/>
      <w:szCs w:val="24"/>
    </w:rPr>
  </w:style>
  <w:style w:type="paragraph" w:customStyle="1" w:styleId="xl73">
    <w:name w:val="xl73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4">
    <w:name w:val="xl74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5">
    <w:name w:val="xl75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table" w:customStyle="1" w:styleId="PlainTable3">
    <w:name w:val="Plain Table 3"/>
    <w:basedOn w:val="TableNormal"/>
    <w:uiPriority w:val="43"/>
    <w:rsid w:val="00A62AA5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TableNormal"/>
    <w:uiPriority w:val="42"/>
    <w:rsid w:val="00A62AA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font7">
    <w:name w:val="font7"/>
    <w:basedOn w:val="Normal"/>
    <w:rsid w:val="00A62AA5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18"/>
      <w:szCs w:val="18"/>
    </w:rPr>
  </w:style>
  <w:style w:type="paragraph" w:customStyle="1" w:styleId="xl76">
    <w:name w:val="xl76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7">
    <w:name w:val="xl77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8">
    <w:name w:val="xl78"/>
    <w:basedOn w:val="Normal"/>
    <w:rsid w:val="00A62AA5"/>
    <w:pPr>
      <w:widowControl/>
      <w:spacing w:before="100" w:beforeAutospacing="1" w:after="100" w:afterAutospacing="1"/>
      <w:jc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9">
    <w:name w:val="xl79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color w:val="000000"/>
      <w:kern w:val="0"/>
      <w:sz w:val="24"/>
      <w:szCs w:val="24"/>
    </w:rPr>
  </w:style>
  <w:style w:type="paragraph" w:customStyle="1" w:styleId="xl80">
    <w:name w:val="xl80"/>
    <w:basedOn w:val="Normal"/>
    <w:rsid w:val="00A62AA5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16"/>
      <w:szCs w:val="16"/>
    </w:rPr>
  </w:style>
  <w:style w:type="paragraph" w:customStyle="1" w:styleId="xl81">
    <w:name w:val="xl81"/>
    <w:basedOn w:val="Normal"/>
    <w:rsid w:val="00A62AA5"/>
    <w:pPr>
      <w:widowControl/>
      <w:spacing w:before="100" w:beforeAutospacing="1" w:after="100" w:afterAutospacing="1"/>
      <w:jc w:val="center"/>
    </w:pPr>
    <w:rPr>
      <w:rFonts w:ascii="SimSun" w:eastAsia="SimSun" w:hAnsi="SimSun" w:cs="SimSun"/>
      <w:b/>
      <w:bCs/>
      <w:kern w:val="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0F516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1">
    <w:name w:val="toc 1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styleId="ListParagraph">
    <w:name w:val="List Paragraph"/>
    <w:basedOn w:val="Normal"/>
    <w:uiPriority w:val="34"/>
    <w:qFormat/>
    <w:rsid w:val="00CF15D8"/>
    <w:pPr>
      <w:ind w:firstLineChars="200" w:firstLine="420"/>
    </w:pPr>
    <w:rPr>
      <w:rFonts w:ascii="Times New Roman" w:eastAsia="SimSun" w:hAnsi="Times New Roman"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1BA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1BAF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F352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352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352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35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352A"/>
    <w:rPr>
      <w:b/>
      <w:bCs/>
    </w:rPr>
  </w:style>
  <w:style w:type="paragraph" w:customStyle="1" w:styleId="EndNoteBibliography">
    <w:name w:val="EndNote Bibliography"/>
    <w:basedOn w:val="Normal"/>
    <w:link w:val="EndNoteBibliography0"/>
    <w:rsid w:val="009F5ED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F5EDF"/>
    <w:rPr>
      <w:rFonts w:ascii="DengXian" w:eastAsia="DengXian" w:hAnsi="DengXian"/>
      <w:noProof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37CAD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7CAD"/>
    <w:rPr>
      <w:rFonts w:ascii="DengXian" w:eastAsia="DengXian" w:hAnsi="DengXian"/>
      <w:noProof/>
      <w:sz w:val="20"/>
    </w:rPr>
  </w:style>
  <w:style w:type="paragraph" w:customStyle="1" w:styleId="corrs-au">
    <w:name w:val="corrs-au"/>
    <w:basedOn w:val="Normal"/>
    <w:link w:val="corrs-auChar"/>
    <w:qFormat/>
    <w:rsid w:val="00E5763A"/>
    <w:pPr>
      <w:widowControl/>
      <w:spacing w:before="7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DefaultParagraphFont"/>
    <w:link w:val="corrs-au"/>
    <w:rsid w:val="00E5763A"/>
    <w:rPr>
      <w:rFonts w:ascii="Helvetica-Light" w:hAnsi="Helvetica-Light" w:cs="Times New Roman"/>
      <w:iCs/>
      <w:kern w:val="0"/>
      <w:sz w:val="17"/>
      <w:szCs w:val="17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F51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516E"/>
    <w:rPr>
      <w:b/>
      <w:bCs/>
      <w:kern w:val="44"/>
      <w:sz w:val="44"/>
      <w:szCs w:val="44"/>
    </w:rPr>
  </w:style>
  <w:style w:type="character" w:styleId="PlaceholderText">
    <w:name w:val="Placeholder Text"/>
    <w:basedOn w:val="DefaultParagraphFont"/>
    <w:uiPriority w:val="99"/>
    <w:semiHidden/>
    <w:rsid w:val="00D965F8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7193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7193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7193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71932"/>
    <w:rPr>
      <w:sz w:val="18"/>
      <w:szCs w:val="18"/>
    </w:rPr>
  </w:style>
  <w:style w:type="paragraph" w:customStyle="1" w:styleId="Author-Group">
    <w:name w:val="Author-Group"/>
    <w:basedOn w:val="Normal"/>
    <w:link w:val="Author-GroupChar"/>
    <w:qFormat/>
    <w:rsid w:val="00FA2B91"/>
    <w:pPr>
      <w:widowControl/>
      <w:spacing w:before="10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GroupChar">
    <w:name w:val="Author-Group Char"/>
    <w:basedOn w:val="DefaultParagraphFont"/>
    <w:link w:val="Author-Group"/>
    <w:rsid w:val="00FA2B91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Normal"/>
    <w:link w:val="Author-AffiliationChar"/>
    <w:qFormat/>
    <w:rsid w:val="00FA2B91"/>
    <w:pPr>
      <w:widowControl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AffiliationChar">
    <w:name w:val="Author-Affiliation Char"/>
    <w:basedOn w:val="DefaultParagraphFont"/>
    <w:link w:val="Author-Affiliation"/>
    <w:rsid w:val="00FA2B91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A2B91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A2B91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FA2B91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A04848"/>
    <w:rPr>
      <w:rFonts w:asciiTheme="majorHAnsi" w:eastAsia="SimHei" w:hAnsiTheme="majorHAnsi" w:cstheme="majorBidi"/>
      <w:sz w:val="20"/>
      <w:szCs w:val="20"/>
    </w:rPr>
  </w:style>
  <w:style w:type="paragraph" w:styleId="Title">
    <w:name w:val="Title"/>
    <w:aliases w:val="标题 二"/>
    <w:basedOn w:val="Normal"/>
    <w:next w:val="Normal"/>
    <w:link w:val="TitleChar"/>
    <w:uiPriority w:val="10"/>
    <w:qFormat/>
    <w:rsid w:val="00F618B0"/>
    <w:pPr>
      <w:jc w:val="left"/>
      <w:outlineLvl w:val="1"/>
    </w:pPr>
    <w:rPr>
      <w:rFonts w:ascii="Times New Roman" w:eastAsia="Times New Roman" w:hAnsi="Times New Roman" w:cstheme="majorBidi"/>
      <w:b/>
      <w:bCs/>
      <w:sz w:val="20"/>
      <w:szCs w:val="32"/>
    </w:rPr>
  </w:style>
  <w:style w:type="character" w:customStyle="1" w:styleId="TitleChar">
    <w:name w:val="Title Char"/>
    <w:aliases w:val="标题 二 Char"/>
    <w:basedOn w:val="DefaultParagraphFont"/>
    <w:link w:val="Title"/>
    <w:uiPriority w:val="10"/>
    <w:rsid w:val="00F618B0"/>
    <w:rPr>
      <w:rFonts w:ascii="Times New Roman" w:eastAsia="Times New Roman" w:hAnsi="Times New Roman" w:cstheme="majorBidi"/>
      <w:b/>
      <w:bCs/>
      <w:sz w:val="20"/>
      <w:szCs w:val="32"/>
    </w:rPr>
  </w:style>
  <w:style w:type="table" w:styleId="TableGrid">
    <w:name w:val="Table Grid"/>
    <w:basedOn w:val="TableNormal"/>
    <w:uiPriority w:val="39"/>
    <w:rsid w:val="00F970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62AA5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62AA5"/>
    <w:rPr>
      <w:color w:val="954F72"/>
      <w:u w:val="single"/>
    </w:rPr>
  </w:style>
  <w:style w:type="paragraph" w:customStyle="1" w:styleId="msonormal0">
    <w:name w:val="msonormal"/>
    <w:basedOn w:val="Normal"/>
    <w:rsid w:val="00A62AA5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font5">
    <w:name w:val="font5"/>
    <w:basedOn w:val="Normal"/>
    <w:rsid w:val="00A62AA5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font6">
    <w:name w:val="font6"/>
    <w:basedOn w:val="Normal"/>
    <w:rsid w:val="00A62AA5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xl72">
    <w:name w:val="xl72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Times New Roman" w:eastAsia="SimSun" w:hAnsi="Times New Roman" w:cs="Times New Roman"/>
      <w:color w:val="000000"/>
      <w:kern w:val="0"/>
      <w:sz w:val="24"/>
      <w:szCs w:val="24"/>
    </w:rPr>
  </w:style>
  <w:style w:type="paragraph" w:customStyle="1" w:styleId="xl73">
    <w:name w:val="xl73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4">
    <w:name w:val="xl74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5">
    <w:name w:val="xl75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table" w:customStyle="1" w:styleId="PlainTable3">
    <w:name w:val="Plain Table 3"/>
    <w:basedOn w:val="TableNormal"/>
    <w:uiPriority w:val="43"/>
    <w:rsid w:val="00A62AA5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TableNormal"/>
    <w:uiPriority w:val="42"/>
    <w:rsid w:val="00A62AA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font7">
    <w:name w:val="font7"/>
    <w:basedOn w:val="Normal"/>
    <w:rsid w:val="00A62AA5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18"/>
      <w:szCs w:val="18"/>
    </w:rPr>
  </w:style>
  <w:style w:type="paragraph" w:customStyle="1" w:styleId="xl76">
    <w:name w:val="xl76"/>
    <w:basedOn w:val="Normal"/>
    <w:rsid w:val="00A62AA5"/>
    <w:pPr>
      <w:widowControl/>
      <w:spacing w:before="100" w:beforeAutospacing="1" w:after="100" w:afterAutospacing="1"/>
      <w:jc w:val="left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7">
    <w:name w:val="xl77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8">
    <w:name w:val="xl78"/>
    <w:basedOn w:val="Normal"/>
    <w:rsid w:val="00A62AA5"/>
    <w:pPr>
      <w:widowControl/>
      <w:spacing w:before="100" w:beforeAutospacing="1" w:after="100" w:afterAutospacing="1"/>
      <w:jc w:val="center"/>
    </w:pPr>
    <w:rPr>
      <w:rFonts w:ascii="SimSun" w:eastAsia="SimSun" w:hAnsi="SimSun" w:cs="SimSun"/>
      <w:kern w:val="0"/>
      <w:sz w:val="24"/>
      <w:szCs w:val="24"/>
    </w:rPr>
  </w:style>
  <w:style w:type="paragraph" w:customStyle="1" w:styleId="xl79">
    <w:name w:val="xl79"/>
    <w:basedOn w:val="Normal"/>
    <w:rsid w:val="00A62AA5"/>
    <w:pPr>
      <w:widowControl/>
      <w:spacing w:before="100" w:beforeAutospacing="1" w:after="100" w:afterAutospacing="1"/>
      <w:jc w:val="center"/>
      <w:textAlignment w:val="center"/>
    </w:pPr>
    <w:rPr>
      <w:rFonts w:ascii="Times New Roman" w:eastAsia="SimSun" w:hAnsi="Times New Roman" w:cs="Times New Roman"/>
      <w:color w:val="000000"/>
      <w:kern w:val="0"/>
      <w:sz w:val="24"/>
      <w:szCs w:val="24"/>
    </w:rPr>
  </w:style>
  <w:style w:type="paragraph" w:customStyle="1" w:styleId="xl80">
    <w:name w:val="xl80"/>
    <w:basedOn w:val="Normal"/>
    <w:rsid w:val="00A62AA5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16"/>
      <w:szCs w:val="16"/>
    </w:rPr>
  </w:style>
  <w:style w:type="paragraph" w:customStyle="1" w:styleId="xl81">
    <w:name w:val="xl81"/>
    <w:basedOn w:val="Normal"/>
    <w:rsid w:val="00A62AA5"/>
    <w:pPr>
      <w:widowControl/>
      <w:spacing w:before="100" w:beforeAutospacing="1" w:after="100" w:afterAutospacing="1"/>
      <w:jc w:val="center"/>
    </w:pPr>
    <w:rPr>
      <w:rFonts w:ascii="SimSun" w:eastAsia="SimSun" w:hAnsi="SimSun" w:cs="SimSun"/>
      <w:b/>
      <w:bCs/>
      <w:kern w:val="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0F516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1">
    <w:name w:val="toc 1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0F516E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styleId="ListParagraph">
    <w:name w:val="List Paragraph"/>
    <w:basedOn w:val="Normal"/>
    <w:uiPriority w:val="34"/>
    <w:qFormat/>
    <w:rsid w:val="00CF15D8"/>
    <w:pPr>
      <w:ind w:firstLineChars="200" w:firstLine="420"/>
    </w:pPr>
    <w:rPr>
      <w:rFonts w:ascii="Times New Roman" w:eastAsia="SimSun" w:hAnsi="Times New Roman"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1BA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1BAF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F352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352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352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35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352A"/>
    <w:rPr>
      <w:b/>
      <w:bCs/>
    </w:rPr>
  </w:style>
  <w:style w:type="paragraph" w:customStyle="1" w:styleId="EndNoteBibliography">
    <w:name w:val="EndNote Bibliography"/>
    <w:basedOn w:val="Normal"/>
    <w:link w:val="EndNoteBibliography0"/>
    <w:rsid w:val="009F5ED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F5EDF"/>
    <w:rPr>
      <w:rFonts w:ascii="DengXian" w:eastAsia="DengXian" w:hAnsi="DengXian"/>
      <w:noProof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37CAD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7CAD"/>
    <w:rPr>
      <w:rFonts w:ascii="DengXian" w:eastAsia="DengXian" w:hAnsi="DengXian"/>
      <w:noProof/>
      <w:sz w:val="20"/>
    </w:rPr>
  </w:style>
  <w:style w:type="paragraph" w:customStyle="1" w:styleId="corrs-au">
    <w:name w:val="corrs-au"/>
    <w:basedOn w:val="Normal"/>
    <w:link w:val="corrs-auChar"/>
    <w:qFormat/>
    <w:rsid w:val="00E5763A"/>
    <w:pPr>
      <w:widowControl/>
      <w:spacing w:before="7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DefaultParagraphFont"/>
    <w:link w:val="corrs-au"/>
    <w:rsid w:val="00E5763A"/>
    <w:rPr>
      <w:rFonts w:ascii="Helvetica-Light" w:hAnsi="Helvetica-Light" w:cs="Times New Roman"/>
      <w:iCs/>
      <w:kern w:val="0"/>
      <w:sz w:val="17"/>
      <w:szCs w:val="17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1625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4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10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9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huyang@hit.edu.cn" TargetMode="Externa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mailto:lijunyi@hit.edu.cn" TargetMode="Externa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bo.liu@hit.edu.cn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10" Type="http://schemas.openxmlformats.org/officeDocument/2006/relationships/hyperlink" Target="mailto:yongzhuang.liu@hit.edu.cn" TargetMode="External"/><Relationship Id="rId19" Type="http://schemas.openxmlformats.org/officeDocument/2006/relationships/image" Target="media/image5.png"/><Relationship Id="rId4" Type="http://schemas.microsoft.com/office/2007/relationships/stylesWithEffects" Target="stylesWithEffects.xml"/><Relationship Id="rId9" Type="http://schemas.openxmlformats.org/officeDocument/2006/relationships/hyperlink" Target="mailto:ydliu@hit.edu.cn" TargetMode="External"/><Relationship Id="rId14" Type="http://schemas.openxmlformats.org/officeDocument/2006/relationships/hyperlink" Target="mailto:ydwang@hit.edu.cn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125DD9-E5A2-459C-A61E-7E3170FC2F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4006</Words>
  <Characters>22838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mazon.com</Company>
  <LinksUpToDate>false</LinksUpToDate>
  <CharactersWithSpaces>267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he Li</dc:creator>
  <cp:lastModifiedBy>, sathya</cp:lastModifiedBy>
  <cp:revision>3</cp:revision>
  <dcterms:created xsi:type="dcterms:W3CDTF">2021-04-22T03:16:00Z</dcterms:created>
  <dcterms:modified xsi:type="dcterms:W3CDTF">2021-04-22T03:16:00Z</dcterms:modified>
</cp:coreProperties>
</file>